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44241" w14:textId="3FF98E43" w:rsidR="009C6752" w:rsidRDefault="00633FE5">
      <w:pPr>
        <w:pStyle w:val="ac"/>
        <w:spacing w:line="360" w:lineRule="auto"/>
        <w:ind w:firstLineChars="0" w:firstLine="0"/>
        <w:jc w:val="center"/>
        <w:rPr>
          <w:szCs w:val="24"/>
        </w:rPr>
      </w:pPr>
      <w:r>
        <w:rPr>
          <w:b/>
          <w:bCs/>
          <w:sz w:val="32"/>
          <w:szCs w:val="32"/>
        </w:rPr>
        <w:t xml:space="preserve">The critical role of </w:t>
      </w:r>
      <w:r w:rsidR="00976AC9">
        <w:rPr>
          <w:b/>
          <w:bCs/>
          <w:sz w:val="32"/>
          <w:szCs w:val="32"/>
        </w:rPr>
        <w:t>Macrophages</w:t>
      </w:r>
      <w:bookmarkStart w:id="0" w:name="OLE_LINK1"/>
      <w:bookmarkStart w:id="1" w:name="OLE_LINK4"/>
      <w:r w:rsidR="00976AC9">
        <w:rPr>
          <w:b/>
          <w:bCs/>
          <w:sz w:val="32"/>
          <w:szCs w:val="32"/>
        </w:rPr>
        <w:t xml:space="preserve"> </w:t>
      </w:r>
      <w:bookmarkEnd w:id="0"/>
      <w:bookmarkEnd w:id="1"/>
      <w:r>
        <w:rPr>
          <w:b/>
          <w:bCs/>
          <w:sz w:val="32"/>
          <w:szCs w:val="32"/>
        </w:rPr>
        <w:t xml:space="preserve">in the treatment for </w:t>
      </w:r>
      <w:r w:rsidR="00976AC9">
        <w:rPr>
          <w:b/>
          <w:bCs/>
          <w:sz w:val="32"/>
          <w:szCs w:val="32"/>
        </w:rPr>
        <w:t xml:space="preserve">Ovarian Cancer </w:t>
      </w:r>
    </w:p>
    <w:p w14:paraId="122EAD07" w14:textId="5EBE2097" w:rsidR="009C6752" w:rsidRDefault="00976AC9">
      <w:pPr>
        <w:pStyle w:val="ac"/>
        <w:spacing w:line="360" w:lineRule="auto"/>
        <w:ind w:firstLineChars="0" w:firstLine="0"/>
        <w:jc w:val="center"/>
        <w:rPr>
          <w:szCs w:val="24"/>
        </w:rPr>
      </w:pPr>
      <w:r>
        <w:rPr>
          <w:szCs w:val="24"/>
        </w:rPr>
        <w:t>Yiran Wang</w:t>
      </w:r>
      <w:r w:rsidR="002C0886">
        <w:rPr>
          <w:szCs w:val="24"/>
        </w:rPr>
        <w:t xml:space="preserve"> </w:t>
      </w:r>
      <w:r>
        <w:rPr>
          <w:szCs w:val="24"/>
          <w:vertAlign w:val="superscript"/>
        </w:rPr>
        <w:t>1</w:t>
      </w:r>
      <w:r w:rsidR="002C0886">
        <w:rPr>
          <w:szCs w:val="24"/>
        </w:rPr>
        <w:t xml:space="preserve">, Mingyi Wang </w:t>
      </w:r>
      <w:r w:rsidR="002C0886">
        <w:rPr>
          <w:szCs w:val="24"/>
          <w:vertAlign w:val="superscript"/>
        </w:rPr>
        <w:t>1</w:t>
      </w:r>
      <w:r w:rsidR="002C0886">
        <w:rPr>
          <w:szCs w:val="24"/>
        </w:rPr>
        <w:t>*</w:t>
      </w:r>
    </w:p>
    <w:p w14:paraId="23B0B139" w14:textId="77777777" w:rsidR="009C6752" w:rsidRDefault="009C6752">
      <w:pPr>
        <w:pStyle w:val="ac"/>
        <w:spacing w:line="360" w:lineRule="auto"/>
        <w:ind w:firstLineChars="0" w:firstLine="0"/>
        <w:rPr>
          <w:szCs w:val="24"/>
        </w:rPr>
      </w:pPr>
    </w:p>
    <w:p w14:paraId="4C8B9CB7" w14:textId="77777777" w:rsidR="009C6752" w:rsidRDefault="00976AC9">
      <w:pPr>
        <w:pStyle w:val="ac"/>
        <w:spacing w:line="360" w:lineRule="auto"/>
        <w:ind w:firstLineChars="0" w:firstLine="0"/>
        <w:rPr>
          <w:szCs w:val="24"/>
        </w:rPr>
      </w:pPr>
      <w:r>
        <w:rPr>
          <w:szCs w:val="24"/>
        </w:rPr>
        <w:t>1.</w:t>
      </w:r>
      <w:bookmarkStart w:id="2" w:name="OLE_LINK2"/>
      <w:r>
        <w:rPr>
          <w:szCs w:val="24"/>
        </w:rPr>
        <w:t xml:space="preserve"> Department of Obstetrics and Gynecology</w:t>
      </w:r>
      <w:bookmarkEnd w:id="2"/>
      <w:r>
        <w:rPr>
          <w:szCs w:val="24"/>
        </w:rPr>
        <w:t xml:space="preserve">, </w:t>
      </w:r>
      <w:bookmarkStart w:id="3" w:name="OLE_LINK3"/>
      <w:r>
        <w:rPr>
          <w:rFonts w:eastAsia="黑体"/>
          <w:szCs w:val="24"/>
        </w:rPr>
        <w:t xml:space="preserve">General Hospital of </w:t>
      </w:r>
      <w:r>
        <w:rPr>
          <w:szCs w:val="24"/>
        </w:rPr>
        <w:t>Western</w:t>
      </w:r>
      <w:r>
        <w:rPr>
          <w:rFonts w:eastAsia="黑体"/>
          <w:szCs w:val="24"/>
        </w:rPr>
        <w:t xml:space="preserve"> Theater Command of Chinese People’s Liberation Army</w:t>
      </w:r>
      <w:r>
        <w:rPr>
          <w:szCs w:val="24"/>
        </w:rPr>
        <w:t>,</w:t>
      </w:r>
      <w:bookmarkEnd w:id="3"/>
      <w:r>
        <w:rPr>
          <w:szCs w:val="24"/>
        </w:rPr>
        <w:t xml:space="preserve"> Chengdu 610083, China</w:t>
      </w:r>
    </w:p>
    <w:p w14:paraId="2307FD7C" w14:textId="77777777" w:rsidR="009C6752" w:rsidRDefault="009C6752">
      <w:pPr>
        <w:spacing w:line="360" w:lineRule="auto"/>
        <w:rPr>
          <w:rFonts w:eastAsia="黑体"/>
          <w:szCs w:val="24"/>
        </w:rPr>
      </w:pPr>
    </w:p>
    <w:p w14:paraId="7471879F" w14:textId="77777777" w:rsidR="002C0886" w:rsidRDefault="002C0886">
      <w:pPr>
        <w:spacing w:line="360" w:lineRule="auto"/>
        <w:rPr>
          <w:rFonts w:eastAsia="黑体"/>
          <w:szCs w:val="24"/>
        </w:rPr>
      </w:pPr>
      <w:r>
        <w:rPr>
          <w:rFonts w:eastAsia="黑体" w:hint="eastAsia"/>
          <w:szCs w:val="24"/>
        </w:rPr>
        <w:t>C</w:t>
      </w:r>
      <w:r>
        <w:rPr>
          <w:rFonts w:eastAsia="黑体"/>
          <w:szCs w:val="24"/>
        </w:rPr>
        <w:t xml:space="preserve">orresponding Author: </w:t>
      </w:r>
    </w:p>
    <w:p w14:paraId="04945232" w14:textId="4E219126" w:rsidR="009C6752" w:rsidRDefault="002C0886">
      <w:pPr>
        <w:spacing w:line="360" w:lineRule="auto"/>
        <w:rPr>
          <w:rFonts w:eastAsia="黑体"/>
          <w:szCs w:val="24"/>
        </w:rPr>
      </w:pPr>
      <w:r>
        <w:rPr>
          <w:rFonts w:eastAsia="黑体"/>
          <w:szCs w:val="24"/>
        </w:rPr>
        <w:t xml:space="preserve">Prof. Mingyi Wang, </w:t>
      </w:r>
      <w:r>
        <w:rPr>
          <w:szCs w:val="24"/>
        </w:rPr>
        <w:t xml:space="preserve">Department of Obstetrics and Gynecology, </w:t>
      </w:r>
      <w:r>
        <w:rPr>
          <w:rFonts w:eastAsia="黑体"/>
          <w:szCs w:val="24"/>
        </w:rPr>
        <w:t xml:space="preserve">General Hospital of </w:t>
      </w:r>
      <w:r>
        <w:rPr>
          <w:szCs w:val="24"/>
        </w:rPr>
        <w:t>Western</w:t>
      </w:r>
      <w:r>
        <w:rPr>
          <w:rFonts w:eastAsia="黑体"/>
          <w:szCs w:val="24"/>
        </w:rPr>
        <w:t xml:space="preserve"> Theater Command of Chinese People’s Liberation Army</w:t>
      </w:r>
      <w:r>
        <w:rPr>
          <w:szCs w:val="24"/>
        </w:rPr>
        <w:t xml:space="preserve">, Chengdu 610083, China. E-mail: </w:t>
      </w:r>
      <w:r w:rsidRPr="002C0886">
        <w:rPr>
          <w:szCs w:val="24"/>
        </w:rPr>
        <w:t>wangmingyiog@163.com</w:t>
      </w:r>
    </w:p>
    <w:p w14:paraId="6273C0ED" w14:textId="77777777" w:rsidR="002C0886" w:rsidRDefault="002C0886">
      <w:pPr>
        <w:spacing w:line="360" w:lineRule="auto"/>
        <w:rPr>
          <w:b/>
          <w:bCs/>
          <w:szCs w:val="24"/>
        </w:rPr>
      </w:pPr>
    </w:p>
    <w:p w14:paraId="2D79D79C" w14:textId="77777777" w:rsidR="002C0886" w:rsidRDefault="002C0886">
      <w:pPr>
        <w:spacing w:line="360" w:lineRule="auto"/>
        <w:rPr>
          <w:b/>
          <w:bCs/>
          <w:szCs w:val="24"/>
        </w:rPr>
      </w:pPr>
    </w:p>
    <w:p w14:paraId="6495EA73" w14:textId="77777777" w:rsidR="002C0886" w:rsidRDefault="002C0886">
      <w:pPr>
        <w:spacing w:line="360" w:lineRule="auto"/>
        <w:rPr>
          <w:b/>
          <w:bCs/>
          <w:szCs w:val="24"/>
        </w:rPr>
      </w:pPr>
    </w:p>
    <w:p w14:paraId="29A3FA34" w14:textId="77777777" w:rsidR="002C0886" w:rsidRDefault="002C0886">
      <w:pPr>
        <w:spacing w:line="360" w:lineRule="auto"/>
        <w:rPr>
          <w:b/>
          <w:bCs/>
          <w:szCs w:val="24"/>
        </w:rPr>
      </w:pPr>
    </w:p>
    <w:p w14:paraId="441ED17C" w14:textId="77777777" w:rsidR="002C0886" w:rsidRDefault="002C0886">
      <w:pPr>
        <w:spacing w:line="360" w:lineRule="auto"/>
        <w:rPr>
          <w:b/>
          <w:bCs/>
          <w:szCs w:val="24"/>
        </w:rPr>
      </w:pPr>
    </w:p>
    <w:p w14:paraId="49D7975F" w14:textId="77777777" w:rsidR="002C0886" w:rsidRDefault="002C0886">
      <w:pPr>
        <w:spacing w:line="360" w:lineRule="auto"/>
        <w:rPr>
          <w:b/>
          <w:bCs/>
          <w:szCs w:val="24"/>
        </w:rPr>
      </w:pPr>
    </w:p>
    <w:p w14:paraId="47BF1250" w14:textId="77777777" w:rsidR="002C0886" w:rsidRDefault="002C0886">
      <w:pPr>
        <w:spacing w:line="360" w:lineRule="auto"/>
        <w:rPr>
          <w:b/>
          <w:bCs/>
          <w:szCs w:val="24"/>
        </w:rPr>
      </w:pPr>
    </w:p>
    <w:p w14:paraId="78FA308C" w14:textId="77777777" w:rsidR="002C0886" w:rsidRDefault="002C0886">
      <w:pPr>
        <w:spacing w:line="360" w:lineRule="auto"/>
        <w:rPr>
          <w:b/>
          <w:bCs/>
          <w:szCs w:val="24"/>
        </w:rPr>
      </w:pPr>
    </w:p>
    <w:p w14:paraId="04B9C8DB" w14:textId="77777777" w:rsidR="002C0886" w:rsidRDefault="002C0886">
      <w:pPr>
        <w:spacing w:line="360" w:lineRule="auto"/>
        <w:rPr>
          <w:b/>
          <w:bCs/>
          <w:szCs w:val="24"/>
        </w:rPr>
      </w:pPr>
    </w:p>
    <w:p w14:paraId="519C724C" w14:textId="77777777" w:rsidR="002C0886" w:rsidRDefault="002C0886">
      <w:pPr>
        <w:spacing w:line="360" w:lineRule="auto"/>
        <w:rPr>
          <w:b/>
          <w:bCs/>
          <w:szCs w:val="24"/>
        </w:rPr>
      </w:pPr>
    </w:p>
    <w:p w14:paraId="2D785E45" w14:textId="77777777" w:rsidR="002C0886" w:rsidRDefault="002C0886">
      <w:pPr>
        <w:spacing w:line="360" w:lineRule="auto"/>
        <w:rPr>
          <w:b/>
          <w:bCs/>
          <w:szCs w:val="24"/>
        </w:rPr>
      </w:pPr>
    </w:p>
    <w:p w14:paraId="15A11F98" w14:textId="77777777" w:rsidR="002C0886" w:rsidRDefault="002C0886">
      <w:pPr>
        <w:spacing w:line="360" w:lineRule="auto"/>
        <w:rPr>
          <w:b/>
          <w:bCs/>
          <w:szCs w:val="24"/>
        </w:rPr>
      </w:pPr>
    </w:p>
    <w:p w14:paraId="4F50FBE2" w14:textId="77777777" w:rsidR="002C0886" w:rsidRDefault="002C0886">
      <w:pPr>
        <w:spacing w:line="360" w:lineRule="auto"/>
        <w:rPr>
          <w:b/>
          <w:bCs/>
          <w:szCs w:val="24"/>
        </w:rPr>
      </w:pPr>
    </w:p>
    <w:p w14:paraId="3E9C4435" w14:textId="77777777" w:rsidR="002C0886" w:rsidRDefault="002C0886">
      <w:pPr>
        <w:spacing w:line="360" w:lineRule="auto"/>
        <w:rPr>
          <w:b/>
          <w:bCs/>
          <w:szCs w:val="24"/>
        </w:rPr>
      </w:pPr>
    </w:p>
    <w:p w14:paraId="496F1B5C" w14:textId="77777777" w:rsidR="002C0886" w:rsidRDefault="002C0886">
      <w:pPr>
        <w:spacing w:line="360" w:lineRule="auto"/>
        <w:rPr>
          <w:b/>
          <w:bCs/>
          <w:szCs w:val="24"/>
        </w:rPr>
      </w:pPr>
    </w:p>
    <w:p w14:paraId="39C5A12C" w14:textId="77777777" w:rsidR="002C0886" w:rsidRDefault="002C0886">
      <w:pPr>
        <w:spacing w:line="360" w:lineRule="auto"/>
        <w:rPr>
          <w:b/>
          <w:bCs/>
          <w:szCs w:val="24"/>
        </w:rPr>
      </w:pPr>
    </w:p>
    <w:p w14:paraId="5FE2B171" w14:textId="77777777" w:rsidR="002C0886" w:rsidRDefault="002C0886">
      <w:pPr>
        <w:spacing w:line="360" w:lineRule="auto"/>
        <w:rPr>
          <w:rFonts w:hint="eastAsia"/>
          <w:b/>
          <w:bCs/>
          <w:szCs w:val="24"/>
        </w:rPr>
      </w:pPr>
    </w:p>
    <w:p w14:paraId="4921FAF7" w14:textId="410AC996" w:rsidR="009C6752" w:rsidRDefault="00976AC9">
      <w:pPr>
        <w:spacing w:line="360" w:lineRule="auto"/>
        <w:rPr>
          <w:szCs w:val="24"/>
        </w:rPr>
      </w:pPr>
      <w:r>
        <w:rPr>
          <w:b/>
          <w:bCs/>
          <w:szCs w:val="24"/>
        </w:rPr>
        <w:lastRenderedPageBreak/>
        <w:t xml:space="preserve">Abstract: </w:t>
      </w:r>
      <w:bookmarkStart w:id="4" w:name="OLE_LINK5"/>
      <w:r w:rsidR="00AD59DC" w:rsidRPr="00AD59DC">
        <w:rPr>
          <w:szCs w:val="24"/>
        </w:rPr>
        <w:t>N</w:t>
      </w:r>
      <w:r w:rsidR="00AD59DC" w:rsidRPr="00AD59DC">
        <w:rPr>
          <w:rFonts w:hint="eastAsia"/>
          <w:szCs w:val="24"/>
        </w:rPr>
        <w:t>owa</w:t>
      </w:r>
      <w:r w:rsidR="00AD59DC" w:rsidRPr="00AD59DC">
        <w:rPr>
          <w:szCs w:val="24"/>
        </w:rPr>
        <w:t xml:space="preserve">days, </w:t>
      </w:r>
      <w:r w:rsidR="00AD59DC">
        <w:rPr>
          <w:szCs w:val="24"/>
        </w:rPr>
        <w:t>t</w:t>
      </w:r>
      <w:r>
        <w:rPr>
          <w:szCs w:val="24"/>
        </w:rPr>
        <w:t xml:space="preserve">he occurrence and </w:t>
      </w:r>
      <w:r w:rsidR="000D2F16" w:rsidRPr="000D2F16">
        <w:rPr>
          <w:color w:val="FF0000"/>
          <w:szCs w:val="24"/>
        </w:rPr>
        <w:t>poor progression</w:t>
      </w:r>
      <w:r>
        <w:rPr>
          <w:szCs w:val="24"/>
        </w:rPr>
        <w:t xml:space="preserve"> of</w:t>
      </w:r>
      <w:bookmarkEnd w:id="4"/>
      <w:r>
        <w:rPr>
          <w:szCs w:val="24"/>
        </w:rPr>
        <w:t xml:space="preserve"> ovarian cancer (OC) </w:t>
      </w:r>
      <w:r w:rsidR="000D2F16">
        <w:rPr>
          <w:szCs w:val="24"/>
        </w:rPr>
        <w:t>make</w:t>
      </w:r>
      <w:r>
        <w:rPr>
          <w:szCs w:val="24"/>
        </w:rPr>
        <w:t xml:space="preserve"> </w:t>
      </w:r>
      <w:r w:rsidR="000D2F16">
        <w:rPr>
          <w:szCs w:val="24"/>
        </w:rPr>
        <w:t>the</w:t>
      </w:r>
      <w:r>
        <w:rPr>
          <w:szCs w:val="24"/>
        </w:rPr>
        <w:t xml:space="preserve"> serious threat to the health of </w:t>
      </w:r>
      <w:bookmarkStart w:id="5" w:name="OLE_LINK7"/>
      <w:r>
        <w:rPr>
          <w:szCs w:val="24"/>
        </w:rPr>
        <w:t>middle-aged and elderly women</w:t>
      </w:r>
      <w:bookmarkEnd w:id="5"/>
      <w:r>
        <w:rPr>
          <w:szCs w:val="24"/>
        </w:rPr>
        <w:t xml:space="preserve">, so it is extremely urgent to </w:t>
      </w:r>
      <w:r w:rsidR="000D2F16" w:rsidRPr="00290A42">
        <w:rPr>
          <w:color w:val="FF0000"/>
          <w:szCs w:val="24"/>
        </w:rPr>
        <w:t>get hang of</w:t>
      </w:r>
      <w:r w:rsidRPr="00290A42">
        <w:rPr>
          <w:color w:val="FF0000"/>
          <w:szCs w:val="24"/>
        </w:rPr>
        <w:t xml:space="preserve"> </w:t>
      </w:r>
      <w:r>
        <w:rPr>
          <w:szCs w:val="24"/>
        </w:rPr>
        <w:t xml:space="preserve">its pathogenesis and take effective </w:t>
      </w:r>
      <w:r w:rsidR="00290A42" w:rsidRPr="00290A42">
        <w:rPr>
          <w:color w:val="FF0000"/>
          <w:szCs w:val="24"/>
        </w:rPr>
        <w:t>therapeutic</w:t>
      </w:r>
      <w:r>
        <w:rPr>
          <w:szCs w:val="24"/>
        </w:rPr>
        <w:t xml:space="preserve"> measures. The </w:t>
      </w:r>
      <w:bookmarkStart w:id="6" w:name="OLE_LINK8"/>
      <w:r>
        <w:rPr>
          <w:szCs w:val="24"/>
        </w:rPr>
        <w:t>OC microenvironment</w:t>
      </w:r>
      <w:bookmarkEnd w:id="6"/>
      <w:r>
        <w:rPr>
          <w:szCs w:val="24"/>
        </w:rPr>
        <w:t xml:space="preserve"> is thought to be involved in numerous malignant </w:t>
      </w:r>
      <w:r w:rsidR="008A0607" w:rsidRPr="008A0607">
        <w:rPr>
          <w:color w:val="FF0000"/>
          <w:szCs w:val="24"/>
        </w:rPr>
        <w:t>biological</w:t>
      </w:r>
      <w:r w:rsidRPr="008A0607">
        <w:rPr>
          <w:color w:val="FF0000"/>
          <w:szCs w:val="24"/>
        </w:rPr>
        <w:t xml:space="preserve"> behaviors and </w:t>
      </w:r>
      <w:r w:rsidR="008A0607" w:rsidRPr="008A0607">
        <w:rPr>
          <w:color w:val="FF0000"/>
          <w:szCs w:val="24"/>
        </w:rPr>
        <w:t>close relationship</w:t>
      </w:r>
      <w:r w:rsidRPr="008A0607">
        <w:rPr>
          <w:color w:val="FF0000"/>
          <w:szCs w:val="24"/>
        </w:rPr>
        <w:t xml:space="preserve"> </w:t>
      </w:r>
      <w:r w:rsidR="008A0607" w:rsidRPr="008A0607">
        <w:rPr>
          <w:color w:val="FF0000"/>
          <w:szCs w:val="24"/>
        </w:rPr>
        <w:t>among several</w:t>
      </w:r>
      <w:r w:rsidRPr="008A0607">
        <w:rPr>
          <w:color w:val="FF0000"/>
          <w:szCs w:val="24"/>
        </w:rPr>
        <w:t xml:space="preserve"> </w:t>
      </w:r>
      <w:r w:rsidR="008A0607">
        <w:rPr>
          <w:color w:val="FF0000"/>
          <w:szCs w:val="24"/>
        </w:rPr>
        <w:t xml:space="preserve">kinds of </w:t>
      </w:r>
      <w:r w:rsidRPr="008A0607">
        <w:rPr>
          <w:color w:val="FF0000"/>
          <w:szCs w:val="24"/>
        </w:rPr>
        <w:t>cells</w:t>
      </w:r>
      <w:r>
        <w:rPr>
          <w:szCs w:val="24"/>
        </w:rPr>
        <w:t xml:space="preserve">. </w:t>
      </w:r>
      <w:r w:rsidRPr="008A0607">
        <w:rPr>
          <w:color w:val="FF0000"/>
          <w:szCs w:val="24"/>
        </w:rPr>
        <w:t xml:space="preserve">Macrophages </w:t>
      </w:r>
      <w:r w:rsidR="008A0607" w:rsidRPr="008A0607">
        <w:rPr>
          <w:color w:val="FF0000"/>
          <w:szCs w:val="24"/>
        </w:rPr>
        <w:t xml:space="preserve">participate in the composition of OC </w:t>
      </w:r>
      <w:r w:rsidR="008A0607" w:rsidRPr="008A0607">
        <w:rPr>
          <w:color w:val="FF0000"/>
          <w:szCs w:val="24"/>
        </w:rPr>
        <w:t>microenvironment</w:t>
      </w:r>
      <w:r w:rsidR="008A0607" w:rsidRPr="008A0607">
        <w:rPr>
          <w:color w:val="FF0000"/>
          <w:szCs w:val="24"/>
        </w:rPr>
        <w:t xml:space="preserve">, which </w:t>
      </w:r>
      <w:r w:rsidRPr="008A0607">
        <w:rPr>
          <w:color w:val="FF0000"/>
          <w:szCs w:val="24"/>
        </w:rPr>
        <w:t xml:space="preserve">are usually classified as M1 pro-inflammatory </w:t>
      </w:r>
      <w:r w:rsidR="008A0607" w:rsidRPr="008A0607">
        <w:rPr>
          <w:color w:val="FF0000"/>
          <w:szCs w:val="24"/>
        </w:rPr>
        <w:t>subtype</w:t>
      </w:r>
      <w:r w:rsidRPr="008A0607">
        <w:rPr>
          <w:color w:val="FF0000"/>
          <w:szCs w:val="24"/>
        </w:rPr>
        <w:t xml:space="preserve"> or M2 anti-inflammatory </w:t>
      </w:r>
      <w:r w:rsidR="008A0607" w:rsidRPr="008A0607">
        <w:rPr>
          <w:color w:val="FF0000"/>
          <w:szCs w:val="24"/>
        </w:rPr>
        <w:t>subtype</w:t>
      </w:r>
      <w:r w:rsidRPr="008A0607">
        <w:rPr>
          <w:color w:val="FF0000"/>
          <w:szCs w:val="24"/>
        </w:rPr>
        <w:t xml:space="preserve"> </w:t>
      </w:r>
      <w:r w:rsidR="00353A41" w:rsidRPr="008A0607">
        <w:rPr>
          <w:color w:val="FF0000"/>
          <w:szCs w:val="24"/>
        </w:rPr>
        <w:t xml:space="preserve">due to its ability </w:t>
      </w:r>
      <w:r w:rsidR="008A0607">
        <w:rPr>
          <w:color w:val="FF0000"/>
          <w:szCs w:val="24"/>
        </w:rPr>
        <w:t xml:space="preserve">of </w:t>
      </w:r>
      <w:r w:rsidR="00353A41" w:rsidRPr="008A0607">
        <w:rPr>
          <w:color w:val="FF0000"/>
          <w:szCs w:val="24"/>
        </w:rPr>
        <w:t>secreting</w:t>
      </w:r>
      <w:r w:rsidRPr="008A0607">
        <w:rPr>
          <w:color w:val="FF0000"/>
          <w:szCs w:val="24"/>
        </w:rPr>
        <w:t xml:space="preserve"> </w:t>
      </w:r>
      <w:r w:rsidR="00DE4A2E">
        <w:rPr>
          <w:color w:val="FF0000"/>
          <w:szCs w:val="24"/>
        </w:rPr>
        <w:t xml:space="preserve">different effective </w:t>
      </w:r>
      <w:r w:rsidRPr="008A0607">
        <w:rPr>
          <w:color w:val="FF0000"/>
          <w:szCs w:val="24"/>
        </w:rPr>
        <w:t>cytokines.</w:t>
      </w:r>
      <w:r w:rsidRPr="00DE4A2E">
        <w:rPr>
          <w:color w:val="FF0000"/>
          <w:szCs w:val="24"/>
        </w:rPr>
        <w:t xml:space="preserve"> The </w:t>
      </w:r>
      <w:r w:rsidR="00DE4A2E" w:rsidRPr="00DE4A2E">
        <w:rPr>
          <w:color w:val="FF0000"/>
          <w:szCs w:val="24"/>
        </w:rPr>
        <w:t>poor</w:t>
      </w:r>
      <w:r w:rsidRPr="00DE4A2E">
        <w:rPr>
          <w:color w:val="FF0000"/>
          <w:szCs w:val="24"/>
        </w:rPr>
        <w:t xml:space="preserve"> progression of OC is closely rel</w:t>
      </w:r>
      <w:r w:rsidR="00DE4A2E" w:rsidRPr="00DE4A2E">
        <w:rPr>
          <w:color w:val="FF0000"/>
          <w:szCs w:val="24"/>
        </w:rPr>
        <w:t>evant</w:t>
      </w:r>
      <w:r w:rsidRPr="00DE4A2E">
        <w:rPr>
          <w:color w:val="FF0000"/>
          <w:szCs w:val="24"/>
        </w:rPr>
        <w:t xml:space="preserve"> to the negativ</w:t>
      </w:r>
      <w:r w:rsidR="00DE4A2E" w:rsidRPr="00DE4A2E">
        <w:rPr>
          <w:color w:val="FF0000"/>
          <w:szCs w:val="24"/>
        </w:rPr>
        <w:t>ely</w:t>
      </w:r>
      <w:r w:rsidRPr="00DE4A2E">
        <w:rPr>
          <w:color w:val="FF0000"/>
          <w:szCs w:val="24"/>
        </w:rPr>
        <w:t xml:space="preserve"> regulation of M2 macrophages</w:t>
      </w:r>
      <w:r w:rsidR="00DE4A2E" w:rsidRPr="00DE4A2E">
        <w:rPr>
          <w:color w:val="FF0000"/>
          <w:szCs w:val="24"/>
        </w:rPr>
        <w:t xml:space="preserve"> polarization</w:t>
      </w:r>
      <w:r w:rsidRPr="00DE4A2E">
        <w:rPr>
          <w:color w:val="FF0000"/>
          <w:szCs w:val="24"/>
        </w:rPr>
        <w:t xml:space="preserve">, which contribute to the immune escape </w:t>
      </w:r>
      <w:r w:rsidRPr="00DE4A2E">
        <w:rPr>
          <w:rFonts w:hint="eastAsia"/>
          <w:color w:val="FF0000"/>
          <w:szCs w:val="24"/>
        </w:rPr>
        <w:t>of</w:t>
      </w:r>
      <w:r w:rsidRPr="00DE4A2E">
        <w:rPr>
          <w:color w:val="FF0000"/>
          <w:szCs w:val="24"/>
        </w:rPr>
        <w:t xml:space="preserve"> tumor cells, and maintain the malignant growth and distant metastasis of OC by secreting </w:t>
      </w:r>
      <w:r w:rsidR="00DE4A2E" w:rsidRPr="00DE4A2E">
        <w:rPr>
          <w:color w:val="FF0000"/>
          <w:szCs w:val="24"/>
        </w:rPr>
        <w:t>several</w:t>
      </w:r>
      <w:r w:rsidRPr="00DE4A2E">
        <w:rPr>
          <w:color w:val="FF0000"/>
          <w:szCs w:val="24"/>
        </w:rPr>
        <w:t xml:space="preserve"> immu</w:t>
      </w:r>
      <w:r w:rsidR="00DE4A2E" w:rsidRPr="00DE4A2E">
        <w:rPr>
          <w:color w:val="FF0000"/>
          <w:szCs w:val="24"/>
        </w:rPr>
        <w:t>nological</w:t>
      </w:r>
      <w:r w:rsidRPr="00DE4A2E">
        <w:rPr>
          <w:color w:val="FF0000"/>
          <w:szCs w:val="24"/>
        </w:rPr>
        <w:t xml:space="preserve"> factors.</w:t>
      </w:r>
      <w:r>
        <w:rPr>
          <w:szCs w:val="24"/>
        </w:rPr>
        <w:t xml:space="preserve"> </w:t>
      </w:r>
      <w:r w:rsidR="00353A41" w:rsidRPr="00DE4A2E">
        <w:rPr>
          <w:color w:val="FF0000"/>
          <w:szCs w:val="24"/>
        </w:rPr>
        <w:t>In t</w:t>
      </w:r>
      <w:r w:rsidRPr="00DE4A2E">
        <w:rPr>
          <w:color w:val="FF0000"/>
          <w:szCs w:val="24"/>
        </w:rPr>
        <w:t xml:space="preserve">his </w:t>
      </w:r>
      <w:r w:rsidRPr="00DE4A2E">
        <w:rPr>
          <w:rFonts w:hint="eastAsia"/>
          <w:color w:val="FF0000"/>
          <w:szCs w:val="24"/>
        </w:rPr>
        <w:t>review</w:t>
      </w:r>
      <w:r w:rsidR="00353A41" w:rsidRPr="00DE4A2E">
        <w:rPr>
          <w:rFonts w:hint="eastAsia"/>
          <w:color w:val="FF0000"/>
          <w:szCs w:val="24"/>
        </w:rPr>
        <w:t>,</w:t>
      </w:r>
      <w:r w:rsidR="00353A41" w:rsidRPr="00DE4A2E">
        <w:rPr>
          <w:color w:val="FF0000"/>
          <w:szCs w:val="24"/>
        </w:rPr>
        <w:t xml:space="preserve"> we have</w:t>
      </w:r>
      <w:r w:rsidRPr="00DE4A2E">
        <w:rPr>
          <w:color w:val="FF0000"/>
          <w:szCs w:val="24"/>
        </w:rPr>
        <w:t xml:space="preserve"> focuse</w:t>
      </w:r>
      <w:r w:rsidR="00353A41" w:rsidRPr="00DE4A2E">
        <w:rPr>
          <w:rFonts w:hint="eastAsia"/>
          <w:color w:val="FF0000"/>
          <w:szCs w:val="24"/>
        </w:rPr>
        <w:t>d</w:t>
      </w:r>
      <w:r w:rsidRPr="00DE4A2E">
        <w:rPr>
          <w:color w:val="FF0000"/>
          <w:szCs w:val="24"/>
        </w:rPr>
        <w:t xml:space="preserve"> on the involvement of macrophages in OC </w:t>
      </w:r>
      <w:r w:rsidR="00DE4A2E" w:rsidRPr="00DE4A2E">
        <w:rPr>
          <w:color w:val="FF0000"/>
          <w:szCs w:val="24"/>
        </w:rPr>
        <w:t>during ageing process</w:t>
      </w:r>
      <w:r w:rsidR="00DE4A2E">
        <w:rPr>
          <w:szCs w:val="24"/>
        </w:rPr>
        <w:t xml:space="preserve"> </w:t>
      </w:r>
      <w:r>
        <w:rPr>
          <w:szCs w:val="24"/>
        </w:rPr>
        <w:t>and the macrophage</w:t>
      </w:r>
      <w:r w:rsidR="00DE4A2E">
        <w:rPr>
          <w:szCs w:val="24"/>
        </w:rPr>
        <w:t>s</w:t>
      </w:r>
      <w:r>
        <w:rPr>
          <w:szCs w:val="24"/>
        </w:rPr>
        <w:t xml:space="preserve">-based treatment </w:t>
      </w:r>
      <w:r w:rsidR="00DE4A2E" w:rsidRPr="00DE4A2E">
        <w:rPr>
          <w:color w:val="FF0000"/>
          <w:szCs w:val="24"/>
        </w:rPr>
        <w:t xml:space="preserve">therapeutic </w:t>
      </w:r>
      <w:r w:rsidRPr="00DE4A2E">
        <w:rPr>
          <w:color w:val="FF0000"/>
          <w:szCs w:val="24"/>
        </w:rPr>
        <w:t>strategies</w:t>
      </w:r>
      <w:r>
        <w:rPr>
          <w:szCs w:val="24"/>
        </w:rPr>
        <w:t xml:space="preserve"> for OC.</w:t>
      </w:r>
    </w:p>
    <w:p w14:paraId="37A5B56A" w14:textId="77777777" w:rsidR="009C6752" w:rsidRDefault="009C6752">
      <w:pPr>
        <w:spacing w:line="360" w:lineRule="auto"/>
        <w:rPr>
          <w:szCs w:val="24"/>
        </w:rPr>
      </w:pPr>
    </w:p>
    <w:p w14:paraId="6B2D7B9F" w14:textId="77777777" w:rsidR="009C6752" w:rsidRPr="00297A14" w:rsidRDefault="00976AC9">
      <w:pPr>
        <w:spacing w:line="360" w:lineRule="auto"/>
        <w:rPr>
          <w:b/>
          <w:bCs/>
          <w:sz w:val="32"/>
          <w:szCs w:val="32"/>
        </w:rPr>
      </w:pPr>
      <w:r w:rsidRPr="00297A14">
        <w:rPr>
          <w:b/>
          <w:bCs/>
          <w:sz w:val="32"/>
          <w:szCs w:val="32"/>
        </w:rPr>
        <w:t>1. Introduction</w:t>
      </w:r>
    </w:p>
    <w:p w14:paraId="4AEC73FA" w14:textId="763B50FD" w:rsidR="009C6752" w:rsidRDefault="00976AC9" w:rsidP="00DE4A2E">
      <w:pPr>
        <w:spacing w:line="360" w:lineRule="auto"/>
        <w:rPr>
          <w:szCs w:val="24"/>
        </w:rPr>
      </w:pPr>
      <w:r>
        <w:rPr>
          <w:szCs w:val="24"/>
        </w:rPr>
        <w:t xml:space="preserve">Ovarian cancer (OC) is the most lethal malignant tumor of female reproductive system </w:t>
      </w:r>
      <w:r w:rsidR="000F6E3F">
        <w:rPr>
          <w:szCs w:val="24"/>
        </w:rPr>
        <w:fldChar w:fldCharType="begin"/>
      </w:r>
      <w:r w:rsidR="00371EA0">
        <w:rPr>
          <w:szCs w:val="24"/>
        </w:rPr>
        <w:instrText xml:space="preserve"> ADDIN EN.CITE &lt;EndNote&gt;&lt;Cite&gt;&lt;Author&gt;Siegel&lt;/Author&gt;&lt;Year&gt;2022&lt;/Year&gt;&lt;RecNum&gt;6&lt;/RecNum&gt;&lt;DisplayText&gt;[1]&lt;/DisplayText&gt;&lt;record&gt;&lt;rec-number&gt;6&lt;/rec-number&gt;&lt;foreign-keys&gt;&lt;key app="EN" db-id="s5atps9xtwt9abefp29x2rpo5vfsss0serws"&gt;6&lt;/key&gt;&lt;/foreign-keys&gt;&lt;ref-type name="Journal Article"&gt;17&lt;/ref-type&gt;&lt;contributors&gt;&lt;authors&gt;&lt;author&gt;Siegel, R. L.&lt;/author&gt;&lt;author&gt;Miller, K. D.&lt;/author&gt;&lt;author&gt;Fuchs, H. E.&lt;/author&gt;&lt;author&gt;Jemal, A.&lt;/author&gt;&lt;/authors&gt;&lt;/contributors&gt;&lt;auth-address&gt;Surveillance and Health Equity Science, American Cancer Society, Atlanta, Georgia.&lt;/auth-address&gt;&lt;titles&gt;&lt;title&gt;Cancer statistics, 202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3&lt;/pages&gt;&lt;volume&gt;72&lt;/volume&gt;&lt;number&gt;1&lt;/number&gt;&lt;keywords&gt;&lt;keyword&gt;American Cancer Society&lt;/keyword&gt;&lt;keyword&gt;Breast Neoplasms/diagnosis/*epidemiology&lt;/keyword&gt;&lt;keyword&gt;Early Detection of Cancer/*statistics &amp;amp; numerical data/trends&lt;/keyword&gt;&lt;keyword&gt;Female&lt;/keyword&gt;&lt;keyword&gt;Humans&lt;/keyword&gt;&lt;keyword&gt;Incidence&lt;/keyword&gt;&lt;keyword&gt;Lung Neoplasms/diagnosis/*epidemiology&lt;/keyword&gt;&lt;keyword&gt;Male&lt;/keyword&gt;&lt;keyword&gt;Neoplasm Staging&lt;/keyword&gt;&lt;keyword&gt;Prostatic Neoplasms/diagnosis/*epidemiology&lt;/keyword&gt;&lt;keyword&gt;SEER Program/statistics &amp;amp; numerical data&lt;/keyword&gt;&lt;keyword&gt;Survival Rate&lt;/keyword&gt;&lt;keyword&gt;United States/epidemiology&lt;/keyword&gt;&lt;/keywords&gt;&lt;dates&gt;&lt;year&gt;2022&lt;/year&gt;&lt;pub-dates&gt;&lt;date&gt;Jan&lt;/date&gt;&lt;/pub-dates&gt;&lt;/dates&gt;&lt;isbn&gt;1542-4863 (Electronic)&amp;#xD;0007-9235 (Linking)&lt;/isbn&gt;&lt;accession-num&gt;35020204&lt;/accession-num&gt;&lt;urls&gt;&lt;related-urls&gt;&lt;url&gt;http://www.ncbi.nlm.nih.gov/pubmed/35020204&lt;/url&gt;&lt;/related-urls&gt;&lt;/urls&gt;&lt;electronic-resource-num&gt;10.3322/caac.21708&lt;/electronic-resource-num&gt;&lt;/record&gt;&lt;/Cite&gt;&lt;/EndNote&gt;</w:instrText>
      </w:r>
      <w:r w:rsidR="000F6E3F">
        <w:rPr>
          <w:szCs w:val="24"/>
        </w:rPr>
        <w:fldChar w:fldCharType="separate"/>
      </w:r>
      <w:r w:rsidR="00371EA0">
        <w:rPr>
          <w:noProof/>
          <w:szCs w:val="24"/>
        </w:rPr>
        <w:t>[</w:t>
      </w:r>
      <w:hyperlink w:anchor="_ENREF_1" w:tooltip="Siegel, 2022 #19" w:history="1">
        <w:r w:rsidR="00F85E0A">
          <w:rPr>
            <w:noProof/>
            <w:szCs w:val="24"/>
          </w:rPr>
          <w:t>1</w:t>
        </w:r>
      </w:hyperlink>
      <w:r w:rsidR="00371EA0">
        <w:rPr>
          <w:noProof/>
          <w:szCs w:val="24"/>
        </w:rPr>
        <w:t>]</w:t>
      </w:r>
      <w:r w:rsidR="000F6E3F">
        <w:rPr>
          <w:szCs w:val="24"/>
        </w:rPr>
        <w:fldChar w:fldCharType="end"/>
      </w:r>
      <w:r>
        <w:rPr>
          <w:szCs w:val="24"/>
        </w:rPr>
        <w:t>. The malignant progression of OC is associated with multiple</w:t>
      </w:r>
      <w:r w:rsidRPr="00DE4A2E">
        <w:rPr>
          <w:color w:val="FF0000"/>
          <w:szCs w:val="24"/>
        </w:rPr>
        <w:t xml:space="preserve"> </w:t>
      </w:r>
      <w:r w:rsidR="00DE4A2E" w:rsidRPr="00DE4A2E">
        <w:rPr>
          <w:color w:val="FF0000"/>
          <w:szCs w:val="24"/>
        </w:rPr>
        <w:t>elements</w:t>
      </w:r>
      <w:r>
        <w:rPr>
          <w:szCs w:val="24"/>
        </w:rPr>
        <w:t xml:space="preserve">, including abnormal host immune response, ovulation frequency, </w:t>
      </w:r>
      <w:bookmarkStart w:id="7" w:name="OLE_LINK9"/>
      <w:r>
        <w:rPr>
          <w:szCs w:val="24"/>
        </w:rPr>
        <w:t xml:space="preserve">oncogene activation and </w:t>
      </w:r>
      <w:r w:rsidR="00363047">
        <w:rPr>
          <w:szCs w:val="24"/>
        </w:rPr>
        <w:t xml:space="preserve">silence of </w:t>
      </w:r>
      <w:r>
        <w:rPr>
          <w:szCs w:val="24"/>
        </w:rPr>
        <w:t>tumor suppressor gene</w:t>
      </w:r>
      <w:bookmarkEnd w:id="7"/>
      <w:r>
        <w:rPr>
          <w:szCs w:val="24"/>
        </w:rPr>
        <w:t xml:space="preserve">, gene mutation, and interaction with growth factors and cytokines in tumor </w:t>
      </w:r>
      <w:r w:rsidR="00353A41">
        <w:rPr>
          <w:szCs w:val="24"/>
        </w:rPr>
        <w:t xml:space="preserve">associated </w:t>
      </w:r>
      <w:r>
        <w:rPr>
          <w:szCs w:val="24"/>
        </w:rPr>
        <w:t xml:space="preserve">microenvironment, etc </w:t>
      </w:r>
      <w:r w:rsidR="000F6E3F">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sidR="00371EA0">
        <w:rPr>
          <w:szCs w:val="24"/>
        </w:rPr>
        <w:instrText xml:space="preserve"> ADDIN EN.CITE </w:instrText>
      </w:r>
      <w:r w:rsidR="000F6E3F">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sidR="00371EA0">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371EA0">
        <w:rPr>
          <w:noProof/>
          <w:szCs w:val="24"/>
        </w:rPr>
        <w:t>[</w:t>
      </w:r>
      <w:hyperlink w:anchor="_ENREF_2" w:tooltip="Berek, 1994 #7" w:history="1">
        <w:r w:rsidR="00F85E0A">
          <w:rPr>
            <w:noProof/>
            <w:szCs w:val="24"/>
          </w:rPr>
          <w:t>2</w:t>
        </w:r>
      </w:hyperlink>
      <w:r w:rsidR="00371EA0">
        <w:rPr>
          <w:noProof/>
          <w:szCs w:val="24"/>
        </w:rPr>
        <w:t xml:space="preserve">, </w:t>
      </w:r>
      <w:hyperlink w:anchor="_ENREF_3" w:tooltip="Drakes, 2018 #8" w:history="1">
        <w:r w:rsidR="00F85E0A">
          <w:rPr>
            <w:noProof/>
            <w:szCs w:val="24"/>
          </w:rPr>
          <w:t>3</w:t>
        </w:r>
      </w:hyperlink>
      <w:r w:rsidR="00371EA0">
        <w:rPr>
          <w:noProof/>
          <w:szCs w:val="24"/>
        </w:rPr>
        <w:t>]</w:t>
      </w:r>
      <w:r w:rsidR="000F6E3F">
        <w:rPr>
          <w:szCs w:val="24"/>
        </w:rPr>
        <w:fldChar w:fldCharType="end"/>
      </w:r>
      <w:r>
        <w:rPr>
          <w:szCs w:val="24"/>
        </w:rPr>
        <w:t xml:space="preserve">. Patients with OC have lower progression-free survival (PFS) and overall survival (OS) due to </w:t>
      </w:r>
      <w:r w:rsidR="00790D82">
        <w:rPr>
          <w:szCs w:val="24"/>
        </w:rPr>
        <w:t>lack of effective methods for</w:t>
      </w:r>
      <w:r>
        <w:rPr>
          <w:szCs w:val="24"/>
        </w:rPr>
        <w:t xml:space="preserve"> early diagnosis. The cytoreductive surgery (CRS) and chemotherapy with paclitaxel/platinum are the relevant basic therapies, while 70% of OC patients are still at risk of recurrence and chemotherapy resistance </w:t>
      </w:r>
      <w:r w:rsidR="000F6E3F">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
</w:fldData>
        </w:fldChar>
      </w:r>
      <w:r w:rsidR="00371EA0">
        <w:rPr>
          <w:szCs w:val="24"/>
        </w:rPr>
        <w:instrText xml:space="preserve"> ADDIN EN.CITE </w:instrText>
      </w:r>
      <w:r w:rsidR="000F6E3F">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
</w:fldData>
        </w:fldChar>
      </w:r>
      <w:r w:rsidR="00371EA0">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371EA0">
        <w:rPr>
          <w:noProof/>
          <w:szCs w:val="24"/>
        </w:rPr>
        <w:t>[</w:t>
      </w:r>
      <w:hyperlink w:anchor="_ENREF_4" w:tooltip="Hanker, 2012 #9" w:history="1">
        <w:r w:rsidR="00F85E0A">
          <w:rPr>
            <w:noProof/>
            <w:szCs w:val="24"/>
          </w:rPr>
          <w:t>4</w:t>
        </w:r>
      </w:hyperlink>
      <w:r w:rsidR="00371EA0">
        <w:rPr>
          <w:noProof/>
          <w:szCs w:val="24"/>
        </w:rPr>
        <w:t>]</w:t>
      </w:r>
      <w:r w:rsidR="000F6E3F">
        <w:rPr>
          <w:szCs w:val="24"/>
        </w:rPr>
        <w:fldChar w:fldCharType="end"/>
      </w:r>
      <w:r>
        <w:rPr>
          <w:szCs w:val="24"/>
        </w:rPr>
        <w:t>. Among many cytological mechanisms involved in the malignant progression of OC, macrophage polarization has been widely concerned as an important component.</w:t>
      </w:r>
    </w:p>
    <w:p w14:paraId="6C2A2957" w14:textId="1668CA74" w:rsidR="009C6752" w:rsidRDefault="00976AC9">
      <w:pPr>
        <w:spacing w:line="360" w:lineRule="auto"/>
        <w:ind w:firstLineChars="200" w:firstLine="480"/>
        <w:rPr>
          <w:szCs w:val="24"/>
        </w:rPr>
      </w:pPr>
      <w:r>
        <w:rPr>
          <w:szCs w:val="24"/>
        </w:rPr>
        <w:t xml:space="preserve">Macrophages are a class of </w:t>
      </w:r>
      <w:bookmarkStart w:id="8" w:name="OLE_LINK10"/>
      <w:r>
        <w:rPr>
          <w:szCs w:val="24"/>
        </w:rPr>
        <w:t>natural immune cells</w:t>
      </w:r>
      <w:bookmarkEnd w:id="8"/>
      <w:r>
        <w:rPr>
          <w:szCs w:val="24"/>
        </w:rPr>
        <w:t xml:space="preserve"> with a variety of physiological functions </w:t>
      </w:r>
      <w:r w:rsidR="000F6E3F">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
</w:fldData>
        </w:fldChar>
      </w:r>
      <w:r w:rsidR="00371EA0">
        <w:rPr>
          <w:szCs w:val="24"/>
        </w:rPr>
        <w:instrText xml:space="preserve"> ADDIN EN.CITE </w:instrText>
      </w:r>
      <w:r w:rsidR="000F6E3F">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
</w:fldData>
        </w:fldChar>
      </w:r>
      <w:r w:rsidR="00371EA0">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371EA0">
        <w:rPr>
          <w:noProof/>
          <w:szCs w:val="24"/>
        </w:rPr>
        <w:t>[</w:t>
      </w:r>
      <w:hyperlink w:anchor="_ENREF_5" w:tooltip="Hirayama, 2017 #10" w:history="1">
        <w:r w:rsidR="00F85E0A">
          <w:rPr>
            <w:noProof/>
            <w:szCs w:val="24"/>
          </w:rPr>
          <w:t>5</w:t>
        </w:r>
      </w:hyperlink>
      <w:r w:rsidR="00371EA0">
        <w:rPr>
          <w:noProof/>
          <w:szCs w:val="24"/>
        </w:rPr>
        <w:t>]</w:t>
      </w:r>
      <w:r w:rsidR="000F6E3F">
        <w:rPr>
          <w:szCs w:val="24"/>
        </w:rPr>
        <w:fldChar w:fldCharType="end"/>
      </w:r>
      <w:r>
        <w:rPr>
          <w:szCs w:val="24"/>
        </w:rPr>
        <w:t xml:space="preserve">. </w:t>
      </w:r>
      <w:r w:rsidRPr="00750481">
        <w:rPr>
          <w:color w:val="FF0000"/>
          <w:szCs w:val="24"/>
        </w:rPr>
        <w:t>U</w:t>
      </w:r>
      <w:r w:rsidR="00750481" w:rsidRPr="00750481">
        <w:rPr>
          <w:color w:val="FF0000"/>
          <w:szCs w:val="24"/>
        </w:rPr>
        <w:t>pon</w:t>
      </w:r>
      <w:r w:rsidRPr="00750481">
        <w:rPr>
          <w:color w:val="FF0000"/>
          <w:szCs w:val="24"/>
        </w:rPr>
        <w:t xml:space="preserve"> </w:t>
      </w:r>
      <w:r w:rsidR="00750481" w:rsidRPr="00750481">
        <w:rPr>
          <w:color w:val="FF0000"/>
          <w:szCs w:val="24"/>
        </w:rPr>
        <w:t>individual</w:t>
      </w:r>
      <w:r w:rsidRPr="00750481">
        <w:rPr>
          <w:color w:val="FF0000"/>
          <w:szCs w:val="24"/>
        </w:rPr>
        <w:t xml:space="preserve"> stimulation</w:t>
      </w:r>
      <w:r>
        <w:rPr>
          <w:szCs w:val="24"/>
        </w:rPr>
        <w:t xml:space="preserve">, macrophages </w:t>
      </w:r>
      <w:r w:rsidR="00EE1637">
        <w:rPr>
          <w:szCs w:val="24"/>
        </w:rPr>
        <w:t xml:space="preserve">could </w:t>
      </w:r>
      <w:r>
        <w:rPr>
          <w:szCs w:val="24"/>
        </w:rPr>
        <w:t xml:space="preserve">polarize into M1 and </w:t>
      </w:r>
      <w:r>
        <w:rPr>
          <w:szCs w:val="24"/>
        </w:rPr>
        <w:lastRenderedPageBreak/>
        <w:t xml:space="preserve">M2 </w:t>
      </w:r>
      <w:bookmarkStart w:id="9" w:name="OLE_LINK14"/>
      <w:r>
        <w:rPr>
          <w:szCs w:val="24"/>
        </w:rPr>
        <w:t>phenotypes</w:t>
      </w:r>
      <w:bookmarkEnd w:id="9"/>
      <w:r>
        <w:rPr>
          <w:szCs w:val="24"/>
        </w:rPr>
        <w:t>. In the microenvironment of malignant tumors, the tumor associate macrophages (</w:t>
      </w:r>
      <w:bookmarkStart w:id="10" w:name="OLE_LINK13"/>
      <w:r>
        <w:rPr>
          <w:szCs w:val="24"/>
        </w:rPr>
        <w:t>TAMs</w:t>
      </w:r>
      <w:bookmarkEnd w:id="10"/>
      <w:r>
        <w:rPr>
          <w:szCs w:val="24"/>
        </w:rPr>
        <w:t xml:space="preserve">) are considered as M2 macrophages, which regulate the tumor growth, migration and angiogenesis by producing a large number of growth factors, extracellular matrix remodeling molecules and cytokines, etc </w:t>
      </w:r>
      <w:r w:rsidR="000F6E3F">
        <w:rPr>
          <w:szCs w:val="24"/>
        </w:rPr>
        <w:fldChar w:fldCharType="begin"/>
      </w:r>
      <w:r w:rsidR="00371EA0">
        <w:rPr>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sidR="000F6E3F">
        <w:rPr>
          <w:szCs w:val="24"/>
        </w:rPr>
        <w:fldChar w:fldCharType="separate"/>
      </w:r>
      <w:r w:rsidR="00371EA0">
        <w:rPr>
          <w:noProof/>
          <w:szCs w:val="24"/>
        </w:rPr>
        <w:t>[</w:t>
      </w:r>
      <w:hyperlink w:anchor="_ENREF_6" w:tooltip="Hourani, 2021 #11" w:history="1">
        <w:r w:rsidR="00F85E0A">
          <w:rPr>
            <w:noProof/>
            <w:szCs w:val="24"/>
          </w:rPr>
          <w:t>6</w:t>
        </w:r>
      </w:hyperlink>
      <w:r w:rsidR="00371EA0">
        <w:rPr>
          <w:noProof/>
          <w:szCs w:val="24"/>
        </w:rPr>
        <w:t>]</w:t>
      </w:r>
      <w:r w:rsidR="000F6E3F">
        <w:rPr>
          <w:szCs w:val="24"/>
        </w:rPr>
        <w:fldChar w:fldCharType="end"/>
      </w:r>
      <w:r>
        <w:rPr>
          <w:szCs w:val="24"/>
        </w:rPr>
        <w:t xml:space="preserve">. According to </w:t>
      </w:r>
      <w:r>
        <w:rPr>
          <w:rFonts w:hint="eastAsia"/>
          <w:szCs w:val="24"/>
        </w:rPr>
        <w:t xml:space="preserve">the </w:t>
      </w:r>
      <w:r>
        <w:rPr>
          <w:szCs w:val="24"/>
        </w:rPr>
        <w:t xml:space="preserve">relevant reports, M2 macrophage polarization is closely correlated with the malignant progression of colon cancer </w:t>
      </w:r>
      <w:r w:rsidR="000F6E3F">
        <w:rPr>
          <w:szCs w:val="24"/>
        </w:rPr>
        <w:fldChar w:fldCharType="begin"/>
      </w:r>
      <w:r w:rsidR="004515F3">
        <w:rPr>
          <w:szCs w:val="24"/>
        </w:rPr>
        <w:instrText xml:space="preserve"> ADDIN EN.CITE &lt;EndNote&gt;&lt;Cite&gt;&lt;Author&gt;Funada&lt;/Author&gt;&lt;Year&gt;2003&lt;/Year&gt;&lt;RecNum&gt;12&lt;/RecNum&gt;&lt;DisplayText&gt;[7]&lt;/DisplayText&gt;&lt;record&gt;&lt;rec-number&gt;12&lt;/rec-number&gt;&lt;foreign-keys&gt;&lt;key app="EN" db-id="s5atps9xtwt9abefp29x2rpo5vfsss0serws"&gt;12&lt;/key&gt;&lt;/foreign-keys&gt;&lt;ref-type name="Journal Article"&gt;17&lt;/ref-type&gt;&lt;contributors&gt;&lt;authors&gt;&lt;author&gt;Funada, Y.&lt;/author&gt;&lt;author&gt;Noguchi, T.&lt;/author&gt;&lt;author&gt;Kikuchi, R.&lt;/author&gt;&lt;author&gt;Takeno, S.&lt;/author&gt;&lt;author&gt;Uchida, Y.&lt;/author&gt;&lt;author&gt;Gabbert, H. E.&lt;/author&gt;&lt;/authors&gt;&lt;/contributors&gt;&lt;auth-address&gt;Department of Surgery II, Oita Medical University, Oita 879-5593, Japan. surg2@oita-med.ac.jp&lt;/auth-address&gt;&lt;titles&gt;&lt;title&gt;Prognostic significance of CD8+ T cell and macrophage peritumoral infiltration in colorectal cancer&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309-13&lt;/pages&gt;&lt;volume&gt;10&lt;/volume&gt;&lt;number&gt;2&lt;/number&gt;&lt;keywords&gt;&lt;keyword&gt;Adenocarcinoma/metabolism/*pathology&lt;/keyword&gt;&lt;keyword&gt;Aged&lt;/keyword&gt;&lt;keyword&gt;CD8 Antigens/metabolism&lt;/keyword&gt;&lt;keyword&gt;CD8-Positive T-Lymphocytes/*pathology&lt;/keyword&gt;&lt;keyword&gt;Colorectal Neoplasms/metabolism/*pathology&lt;/keyword&gt;&lt;keyword&gt;Female&lt;/keyword&gt;&lt;keyword&gt;Humans&lt;/keyword&gt;&lt;keyword&gt;Lymph Nodes/*pathology&lt;/keyword&gt;&lt;keyword&gt;Lymphatic Metastasis&lt;/keyword&gt;&lt;keyword&gt;Lymphocytes, Tumor-Infiltrating/*pathology&lt;/keyword&gt;&lt;keyword&gt;Macrophages/*pathology&lt;/keyword&gt;&lt;keyword&gt;Male&lt;/keyword&gt;&lt;keyword&gt;Neoplasm Invasiveness&lt;/keyword&gt;&lt;keyword&gt;Neoplasm Staging&lt;/keyword&gt;&lt;keyword&gt;Prognosis&lt;/keyword&gt;&lt;keyword&gt;Survival Rate&lt;/keyword&gt;&lt;/keywords&gt;&lt;dates&gt;&lt;year&gt;2003&lt;/year&gt;&lt;pub-dates&gt;&lt;date&gt;Mar-Apr&lt;/date&gt;&lt;/pub-dates&gt;&lt;/dates&gt;&lt;isbn&gt;1021-335X (Print)&amp;#xD;1021-335X (Linking)&lt;/isbn&gt;&lt;accession-num&gt;12579264&lt;/accession-num&gt;&lt;urls&gt;&lt;related-urls&gt;&lt;url&gt;http://www.ncbi.nlm.nih.gov/pubmed/12579264&lt;/url&gt;&lt;/related-urls&gt;&lt;/urls&gt;&lt;/record&gt;&lt;/Cite&gt;&lt;/EndNote&gt;</w:instrText>
      </w:r>
      <w:r w:rsidR="000F6E3F">
        <w:rPr>
          <w:szCs w:val="24"/>
        </w:rPr>
        <w:fldChar w:fldCharType="separate"/>
      </w:r>
      <w:r w:rsidR="004515F3">
        <w:rPr>
          <w:noProof/>
          <w:szCs w:val="24"/>
        </w:rPr>
        <w:t>[</w:t>
      </w:r>
      <w:hyperlink w:anchor="_ENREF_7" w:tooltip="Funada, 2003 #12" w:history="1">
        <w:r w:rsidR="00F85E0A">
          <w:rPr>
            <w:noProof/>
            <w:szCs w:val="24"/>
          </w:rPr>
          <w:t>7</w:t>
        </w:r>
      </w:hyperlink>
      <w:r w:rsidR="004515F3">
        <w:rPr>
          <w:noProof/>
          <w:szCs w:val="24"/>
        </w:rPr>
        <w:t>]</w:t>
      </w:r>
      <w:r w:rsidR="000F6E3F">
        <w:rPr>
          <w:szCs w:val="24"/>
        </w:rPr>
        <w:fldChar w:fldCharType="end"/>
      </w:r>
      <w:r>
        <w:rPr>
          <w:szCs w:val="24"/>
        </w:rPr>
        <w:t xml:space="preserve">, prostate cancer </w:t>
      </w:r>
      <w:r w:rsidR="000F6E3F">
        <w:rPr>
          <w:szCs w:val="24"/>
        </w:rPr>
        <w:fldChar w:fldCharType="begin"/>
      </w:r>
      <w:r w:rsidR="00C018DC">
        <w:rPr>
          <w:szCs w:val="24"/>
        </w:rPr>
        <w:instrText xml:space="preserve"> ADDIN EN.CITE &lt;EndNote&gt;&lt;Cite&gt;&lt;Author&gt;Larionova&lt;/Author&gt;&lt;Year&gt;2020&lt;/Year&gt;&lt;RecNum&gt;13&lt;/RecNum&gt;&lt;DisplayText&gt;[8]&lt;/DisplayText&gt;&lt;record&gt;&lt;rec-number&gt;13&lt;/rec-number&gt;&lt;foreign-keys&gt;&lt;key app="EN" db-id="s5atps9xtwt9abefp29x2rpo5vfsss0serws"&gt;13&lt;/key&gt;&lt;/foreign-keys&gt;&lt;ref-type name="Journal Article"&gt;17&lt;/ref-type&gt;&lt;contributors&gt;&lt;authors&gt;&lt;author&gt;Larionova, I.&lt;/author&gt;&lt;author&gt;Tuguzbaeva, G.&lt;/author&gt;&lt;author&gt;Ponomaryova, A.&lt;/author&gt;&lt;author&gt;Stakheyeva, M.&lt;/author&gt;&lt;author&gt;Cherdyntseva, N.&lt;/author&gt;&lt;author&gt;Pavlov, V.&lt;/author&gt;&lt;author&gt;Choinzonov, E.&lt;/author&gt;&lt;author&gt;Kzhyshkowska, J.&lt;/author&gt;&lt;/authors&gt;&lt;/contributors&gt;&lt;auth-address&gt;Laboratory of Translational Cellular and Molecular Biomedicine, National Research Tomsk State University, Tomsk, Russia.&amp;#xD;Cancer Research Institute, Tomsk National Research Medical Center, Russian Academy of Sciences, Tomsk, Russia.&amp;#xD;Department of Pathophysiology, Bashkir State Medical University, Ufa, Russia.&amp;#xD;Department of Urology, Bashkir State Medical University, Ufa, Russia.&amp;#xD;Institute of Transfusion Medicine and Immunology, Medical Faculty Mannheim, University of Heidelberg, Mannheim, Germany.&amp;#xD;German Red Cross Blood Service Baden-Wurttemberg-Hessen, Mannheim, Germany.&lt;/auth-address&gt;&lt;titles&gt;&lt;title&gt;Tumor-Associated Macrophages in Human Breast, Colorectal, Lung, Ovarian and Prostate Cancer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66511&lt;/pages&gt;&lt;volume&gt;10&lt;/volume&gt;&lt;dates&gt;&lt;year&gt;2020&lt;/year&gt;&lt;/dates&gt;&lt;isbn&gt;2234-943X (Print)&amp;#xD;2234-943X (Linking)&lt;/isbn&gt;&lt;accession-num&gt;33194645&lt;/accession-num&gt;&lt;urls&gt;&lt;related-urls&gt;&lt;url&gt;http://www.ncbi.nlm.nih.gov/pubmed/33194645&lt;/url&gt;&lt;/related-urls&gt;&lt;/urls&gt;&lt;custom2&gt;7642726&lt;/custom2&gt;&lt;electronic-resource-num&gt;10.3389/fonc.2020.566511&lt;/electronic-resource-num&gt;&lt;/record&gt;&lt;/Cite&gt;&lt;/EndNote&gt;</w:instrText>
      </w:r>
      <w:r w:rsidR="000F6E3F">
        <w:rPr>
          <w:szCs w:val="24"/>
        </w:rPr>
        <w:fldChar w:fldCharType="separate"/>
      </w:r>
      <w:r w:rsidR="00C018DC">
        <w:rPr>
          <w:noProof/>
          <w:szCs w:val="24"/>
        </w:rPr>
        <w:t>[</w:t>
      </w:r>
      <w:hyperlink w:anchor="_ENREF_8" w:tooltip="Larionova, 2020 #13" w:history="1">
        <w:r w:rsidR="00F85E0A">
          <w:rPr>
            <w:noProof/>
            <w:szCs w:val="24"/>
          </w:rPr>
          <w:t>8</w:t>
        </w:r>
      </w:hyperlink>
      <w:r w:rsidR="00C018DC">
        <w:rPr>
          <w:noProof/>
          <w:szCs w:val="24"/>
        </w:rPr>
        <w:t>]</w:t>
      </w:r>
      <w:r w:rsidR="000F6E3F">
        <w:rPr>
          <w:szCs w:val="24"/>
        </w:rPr>
        <w:fldChar w:fldCharType="end"/>
      </w:r>
      <w:r>
        <w:rPr>
          <w:szCs w:val="24"/>
        </w:rPr>
        <w:t xml:space="preserve">, liver cancer </w:t>
      </w:r>
      <w:r w:rsidR="000F6E3F">
        <w:rPr>
          <w:szCs w:val="24"/>
        </w:rPr>
        <w:fldChar w:fldCharType="begin"/>
      </w:r>
      <w:r w:rsidR="00C018DC">
        <w:rPr>
          <w:szCs w:val="24"/>
        </w:rPr>
        <w:instrText xml:space="preserve"> ADDIN EN.CITE &lt;EndNote&gt;&lt;Cite&gt;&lt;Author&gt;Sica&lt;/Author&gt;&lt;Year&gt;2014&lt;/Year&gt;&lt;RecNum&gt;14&lt;/RecNum&gt;&lt;DisplayText&gt;[9]&lt;/DisplayText&gt;&lt;record&gt;&lt;rec-number&gt;14&lt;/rec-number&gt;&lt;foreign-keys&gt;&lt;key app="EN" db-id="s5atps9xtwt9abefp29x2rpo5vfsss0serws"&gt;14&lt;/key&gt;&lt;/foreign-keys&gt;&lt;ref-type name="Journal Article"&gt;17&lt;/ref-type&gt;&lt;contributors&gt;&lt;authors&gt;&lt;author&gt;Sica, A.&lt;/author&gt;&lt;author&gt;Invernizzi, P.&lt;/author&gt;&lt;author&gt;Mantovani, A.&lt;/author&gt;&lt;/authors&gt;&lt;/contributors&gt;&lt;auth-address&gt;Humanitas Clinical and Research Center, Rozzano, Italy; DiSCAFF, University of Piemonte Orientale A. Avogadro, Novara, Italy.&lt;/auth-address&gt;&lt;titles&gt;&lt;title&gt;Macrophage plasticity and polarization in liver homeostasis and patholog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34-42&lt;/pages&gt;&lt;volume&gt;59&lt;/volume&gt;&lt;number&gt;5&lt;/number&gt;&lt;keywords&gt;&lt;keyword&gt;Animals&lt;/keyword&gt;&lt;keyword&gt;*Cell Polarity&lt;/keyword&gt;&lt;keyword&gt;*Homeostasis&lt;/keyword&gt;&lt;keyword&gt;Humans&lt;/keyword&gt;&lt;keyword&gt;Liver/pathology/*physiology&lt;/keyword&gt;&lt;keyword&gt;Liver Cirrhosis/etiology&lt;/keyword&gt;&lt;keyword&gt;*Liver Neoplasms/etiology&lt;/keyword&gt;&lt;keyword&gt;Macrophage Activation&lt;/keyword&gt;&lt;keyword&gt;Macrophages/*physiology&lt;/keyword&gt;&lt;keyword&gt;Yin-Yang&lt;/keyword&gt;&lt;/keywords&gt;&lt;dates&gt;&lt;year&gt;2014&lt;/year&gt;&lt;pub-dates&gt;&lt;date&gt;May&lt;/date&gt;&lt;/pub-dates&gt;&lt;/dates&gt;&lt;isbn&gt;1527-3350 (Electronic)&amp;#xD;0270-9139 (Linking)&lt;/isbn&gt;&lt;accession-num&gt;24115204&lt;/accession-num&gt;&lt;urls&gt;&lt;related-urls&gt;&lt;url&gt;http://www.ncbi.nlm.nih.gov/pubmed/24115204&lt;/url&gt;&lt;/related-urls&gt;&lt;/urls&gt;&lt;electronic-resource-num&gt;10.1002/hep.26754&lt;/electronic-resource-num&gt;&lt;/record&gt;&lt;/Cite&gt;&lt;/EndNote&gt;</w:instrText>
      </w:r>
      <w:r w:rsidR="000F6E3F">
        <w:rPr>
          <w:szCs w:val="24"/>
        </w:rPr>
        <w:fldChar w:fldCharType="separate"/>
      </w:r>
      <w:r w:rsidR="00C018DC">
        <w:rPr>
          <w:noProof/>
          <w:szCs w:val="24"/>
        </w:rPr>
        <w:t>[</w:t>
      </w:r>
      <w:hyperlink w:anchor="_ENREF_9" w:tooltip="Sica, 2014 #14" w:history="1">
        <w:r w:rsidR="00F85E0A">
          <w:rPr>
            <w:noProof/>
            <w:szCs w:val="24"/>
          </w:rPr>
          <w:t>9</w:t>
        </w:r>
      </w:hyperlink>
      <w:r w:rsidR="00C018DC">
        <w:rPr>
          <w:noProof/>
          <w:szCs w:val="24"/>
        </w:rPr>
        <w:t>]</w:t>
      </w:r>
      <w:r w:rsidR="000F6E3F">
        <w:rPr>
          <w:szCs w:val="24"/>
        </w:rPr>
        <w:fldChar w:fldCharType="end"/>
      </w:r>
      <w:r>
        <w:rPr>
          <w:szCs w:val="24"/>
        </w:rPr>
        <w:t xml:space="preserve">, thyroid cancer </w:t>
      </w:r>
      <w:r w:rsidR="000F6E3F">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sidR="00C018DC">
        <w:rPr>
          <w:szCs w:val="24"/>
        </w:rPr>
        <w:instrText xml:space="preserve"> ADDIN EN.CITE </w:instrText>
      </w:r>
      <w:r w:rsidR="000F6E3F">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sidR="00C018DC">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018DC">
        <w:rPr>
          <w:noProof/>
          <w:szCs w:val="24"/>
        </w:rPr>
        <w:t>[</w:t>
      </w:r>
      <w:hyperlink w:anchor="_ENREF_10" w:tooltip="Ryder, 2008 #15" w:history="1">
        <w:r w:rsidR="00F85E0A">
          <w:rPr>
            <w:noProof/>
            <w:szCs w:val="24"/>
          </w:rPr>
          <w:t>10</w:t>
        </w:r>
      </w:hyperlink>
      <w:r w:rsidR="00C018DC">
        <w:rPr>
          <w:noProof/>
          <w:szCs w:val="24"/>
        </w:rPr>
        <w:t>]</w:t>
      </w:r>
      <w:r w:rsidR="000F6E3F">
        <w:rPr>
          <w:szCs w:val="24"/>
        </w:rPr>
        <w:fldChar w:fldCharType="end"/>
      </w:r>
      <w:r>
        <w:rPr>
          <w:szCs w:val="24"/>
        </w:rPr>
        <w:t xml:space="preserve">, craniocerebral tumor </w:t>
      </w:r>
      <w:r w:rsidR="000F6E3F">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
</w:fldData>
        </w:fldChar>
      </w:r>
      <w:r w:rsidR="00F960DA">
        <w:rPr>
          <w:szCs w:val="24"/>
        </w:rPr>
        <w:instrText xml:space="preserve"> ADDIN EN.CITE </w:instrText>
      </w:r>
      <w:r w:rsidR="000F6E3F">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
</w:fldData>
        </w:fldChar>
      </w:r>
      <w:r w:rsidR="00F960D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960DA">
        <w:rPr>
          <w:noProof/>
          <w:szCs w:val="24"/>
        </w:rPr>
        <w:t>[</w:t>
      </w:r>
      <w:hyperlink w:anchor="_ENREF_11" w:tooltip="Guadagno, 2018 #16" w:history="1">
        <w:r w:rsidR="00F85E0A">
          <w:rPr>
            <w:noProof/>
            <w:szCs w:val="24"/>
          </w:rPr>
          <w:t>11</w:t>
        </w:r>
      </w:hyperlink>
      <w:r w:rsidR="00F960DA">
        <w:rPr>
          <w:noProof/>
          <w:szCs w:val="24"/>
        </w:rPr>
        <w:t>]</w:t>
      </w:r>
      <w:r w:rsidR="000F6E3F">
        <w:rPr>
          <w:szCs w:val="24"/>
        </w:rPr>
        <w:fldChar w:fldCharType="end"/>
      </w:r>
      <w:r>
        <w:rPr>
          <w:szCs w:val="24"/>
        </w:rPr>
        <w:t xml:space="preserve">, pancreatic cancer </w:t>
      </w:r>
      <w:r w:rsidR="000F6E3F">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sidR="00F960DA">
        <w:rPr>
          <w:szCs w:val="24"/>
        </w:rPr>
        <w:instrText xml:space="preserve"> ADDIN EN.CITE </w:instrText>
      </w:r>
      <w:r w:rsidR="000F6E3F">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sidR="00F960D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960DA">
        <w:rPr>
          <w:noProof/>
          <w:szCs w:val="24"/>
        </w:rPr>
        <w:t>[</w:t>
      </w:r>
      <w:hyperlink w:anchor="_ENREF_12" w:tooltip="Kurahara, 2011 #17" w:history="1">
        <w:r w:rsidR="00F85E0A">
          <w:rPr>
            <w:noProof/>
            <w:szCs w:val="24"/>
          </w:rPr>
          <w:t>12</w:t>
        </w:r>
      </w:hyperlink>
      <w:r w:rsidR="00F960DA">
        <w:rPr>
          <w:noProof/>
          <w:szCs w:val="24"/>
        </w:rPr>
        <w:t>]</w:t>
      </w:r>
      <w:r w:rsidR="000F6E3F">
        <w:rPr>
          <w:szCs w:val="24"/>
        </w:rPr>
        <w:fldChar w:fldCharType="end"/>
      </w:r>
      <w:r>
        <w:rPr>
          <w:szCs w:val="24"/>
        </w:rPr>
        <w:t xml:space="preserve"> and other tumors. Therefore, it is a </w:t>
      </w:r>
      <w:r w:rsidR="00EE1637" w:rsidRPr="00EE1637">
        <w:rPr>
          <w:color w:val="FF0000"/>
          <w:szCs w:val="24"/>
        </w:rPr>
        <w:t>potential</w:t>
      </w:r>
      <w:r w:rsidRPr="00EE1637">
        <w:rPr>
          <w:color w:val="FF0000"/>
          <w:szCs w:val="24"/>
        </w:rPr>
        <w:t xml:space="preserve"> </w:t>
      </w:r>
      <w:r w:rsidR="00EE1637" w:rsidRPr="00EE1637">
        <w:rPr>
          <w:color w:val="FF0000"/>
          <w:szCs w:val="24"/>
        </w:rPr>
        <w:t>therapeutic</w:t>
      </w:r>
      <w:r w:rsidR="00EE1637">
        <w:rPr>
          <w:szCs w:val="24"/>
        </w:rPr>
        <w:t xml:space="preserve"> </w:t>
      </w:r>
      <w:r>
        <w:rPr>
          <w:szCs w:val="24"/>
        </w:rPr>
        <w:t xml:space="preserve">strategy to prevent the </w:t>
      </w:r>
      <w:r w:rsidR="00EE1637">
        <w:rPr>
          <w:szCs w:val="24"/>
        </w:rPr>
        <w:t>poor progression</w:t>
      </w:r>
      <w:r>
        <w:rPr>
          <w:szCs w:val="24"/>
        </w:rPr>
        <w:t xml:space="preserve"> of OC by regulating the activity and phenotype conversion of macrophages. This review </w:t>
      </w:r>
      <w:r w:rsidR="00EE1637">
        <w:rPr>
          <w:szCs w:val="24"/>
        </w:rPr>
        <w:t xml:space="preserve">has </w:t>
      </w:r>
      <w:r>
        <w:rPr>
          <w:szCs w:val="24"/>
        </w:rPr>
        <w:t>focuse</w:t>
      </w:r>
      <w:r w:rsidR="00EE1637">
        <w:rPr>
          <w:szCs w:val="24"/>
        </w:rPr>
        <w:t>d</w:t>
      </w:r>
      <w:r>
        <w:rPr>
          <w:szCs w:val="24"/>
        </w:rPr>
        <w:t xml:space="preserve"> on the role of macrophage polarization in OC </w:t>
      </w:r>
      <w:r w:rsidR="00EE1637">
        <w:rPr>
          <w:szCs w:val="24"/>
        </w:rPr>
        <w:t xml:space="preserve">during </w:t>
      </w:r>
      <w:r w:rsidR="00EE1637" w:rsidRPr="00EE1637">
        <w:rPr>
          <w:color w:val="FF0000"/>
          <w:szCs w:val="24"/>
        </w:rPr>
        <w:t xml:space="preserve">ageing </w:t>
      </w:r>
      <w:r>
        <w:rPr>
          <w:szCs w:val="24"/>
        </w:rPr>
        <w:t xml:space="preserve">and the treatment strategies </w:t>
      </w:r>
      <w:r w:rsidR="00EE1637">
        <w:rPr>
          <w:szCs w:val="24"/>
        </w:rPr>
        <w:t>by modulating macrophages</w:t>
      </w:r>
      <w:r>
        <w:rPr>
          <w:szCs w:val="24"/>
        </w:rPr>
        <w:t>.</w:t>
      </w:r>
    </w:p>
    <w:p w14:paraId="2880E18C" w14:textId="77777777" w:rsidR="009C6752" w:rsidRDefault="009C6752">
      <w:pPr>
        <w:spacing w:line="360" w:lineRule="auto"/>
        <w:rPr>
          <w:sz w:val="32"/>
          <w:szCs w:val="32"/>
        </w:rPr>
      </w:pPr>
    </w:p>
    <w:p w14:paraId="735983E9" w14:textId="423345B6" w:rsidR="009C6752" w:rsidRPr="008D33DC" w:rsidRDefault="00976AC9">
      <w:pPr>
        <w:spacing w:line="360" w:lineRule="auto"/>
        <w:rPr>
          <w:b/>
          <w:bCs/>
          <w:sz w:val="32"/>
          <w:szCs w:val="32"/>
        </w:rPr>
      </w:pPr>
      <w:r w:rsidRPr="008D33DC">
        <w:rPr>
          <w:b/>
          <w:bCs/>
          <w:sz w:val="32"/>
          <w:szCs w:val="32"/>
        </w:rPr>
        <w:t xml:space="preserve">2. The role of macrophages in the </w:t>
      </w:r>
      <w:r w:rsidR="00790D82" w:rsidRPr="008D33DC">
        <w:rPr>
          <w:b/>
          <w:bCs/>
          <w:sz w:val="32"/>
          <w:szCs w:val="32"/>
        </w:rPr>
        <w:t>poor</w:t>
      </w:r>
      <w:r w:rsidRPr="008D33DC">
        <w:rPr>
          <w:b/>
          <w:bCs/>
          <w:sz w:val="32"/>
          <w:szCs w:val="32"/>
        </w:rPr>
        <w:t xml:space="preserve"> progression of ovarian cancer</w:t>
      </w:r>
    </w:p>
    <w:p w14:paraId="4C26697F" w14:textId="12618F35" w:rsidR="009C6752" w:rsidRDefault="00976AC9" w:rsidP="00C5296A">
      <w:pPr>
        <w:spacing w:line="360" w:lineRule="auto"/>
        <w:rPr>
          <w:szCs w:val="24"/>
        </w:rPr>
      </w:pPr>
      <w:r>
        <w:rPr>
          <w:szCs w:val="24"/>
        </w:rPr>
        <w:t xml:space="preserve">OC </w:t>
      </w:r>
      <w:r w:rsidR="00790D82">
        <w:rPr>
          <w:szCs w:val="24"/>
        </w:rPr>
        <w:t>performs</w:t>
      </w:r>
      <w:r>
        <w:rPr>
          <w:szCs w:val="24"/>
        </w:rPr>
        <w:t xml:space="preserve"> the highest mortality rate in malignant tumors of </w:t>
      </w:r>
      <w:bookmarkStart w:id="11" w:name="OLE_LINK12"/>
      <w:r>
        <w:rPr>
          <w:szCs w:val="24"/>
        </w:rPr>
        <w:t>female reproductive system</w:t>
      </w:r>
      <w:bookmarkEnd w:id="11"/>
      <w:r>
        <w:rPr>
          <w:szCs w:val="24"/>
        </w:rPr>
        <w:t>. Macrophages play important role</w:t>
      </w:r>
      <w:r w:rsidR="00790D82">
        <w:rPr>
          <w:szCs w:val="24"/>
        </w:rPr>
        <w:t>s</w:t>
      </w:r>
      <w:r>
        <w:rPr>
          <w:szCs w:val="24"/>
        </w:rPr>
        <w:t xml:space="preserve"> in the OC microenvironment, which not only affect host's defense against microbes, viruses and parasites, but also against tumor cells.</w:t>
      </w:r>
      <w:bookmarkStart w:id="12" w:name="OLE_LINK15"/>
      <w:r>
        <w:rPr>
          <w:szCs w:val="24"/>
        </w:rPr>
        <w:t xml:space="preserve"> TAMs </w:t>
      </w:r>
      <w:bookmarkEnd w:id="12"/>
      <w:r>
        <w:rPr>
          <w:szCs w:val="24"/>
        </w:rPr>
        <w:t xml:space="preserve">belong to M2 macrophages, which are associated with the poor prognosis of tumors and play an important role in the occurrence and development, distant metastasis and angiogenesis of malignant tumors </w:t>
      </w:r>
      <w:r w:rsidR="000F6E3F">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
</w:fldData>
        </w:fldChar>
      </w:r>
      <w:r w:rsidR="00C562DE">
        <w:rPr>
          <w:szCs w:val="24"/>
        </w:rPr>
        <w:instrText xml:space="preserve"> ADDIN EN.CITE </w:instrText>
      </w:r>
      <w:r w:rsidR="000F6E3F">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
</w:fldData>
        </w:fldChar>
      </w:r>
      <w:r w:rsidR="00C562DE">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562DE">
        <w:rPr>
          <w:noProof/>
          <w:szCs w:val="24"/>
        </w:rPr>
        <w:t>[</w:t>
      </w:r>
      <w:hyperlink w:anchor="_ENREF_15" w:tooltip="Goswami, 2017 #22" w:history="1">
        <w:r w:rsidR="00F85E0A">
          <w:rPr>
            <w:noProof/>
            <w:szCs w:val="24"/>
          </w:rPr>
          <w:t>15</w:t>
        </w:r>
      </w:hyperlink>
      <w:r w:rsidR="00C562DE">
        <w:rPr>
          <w:noProof/>
          <w:szCs w:val="24"/>
        </w:rPr>
        <w:t>]</w:t>
      </w:r>
      <w:r w:rsidR="000F6E3F">
        <w:rPr>
          <w:szCs w:val="24"/>
        </w:rPr>
        <w:fldChar w:fldCharType="end"/>
      </w:r>
      <w:r>
        <w:rPr>
          <w:szCs w:val="24"/>
        </w:rPr>
        <w:t xml:space="preserve">. It has been demonstrated that </w:t>
      </w:r>
      <w:r>
        <w:rPr>
          <w:rFonts w:hint="eastAsia"/>
          <w:szCs w:val="24"/>
        </w:rPr>
        <w:t>the large number</w:t>
      </w:r>
      <w:r>
        <w:rPr>
          <w:szCs w:val="24"/>
        </w:rPr>
        <w:t xml:space="preserve"> of CD163</w:t>
      </w:r>
      <w:r>
        <w:rPr>
          <w:szCs w:val="24"/>
          <w:vertAlign w:val="superscript"/>
        </w:rPr>
        <w:t>+</w:t>
      </w:r>
      <w:r>
        <w:rPr>
          <w:szCs w:val="24"/>
        </w:rPr>
        <w:t xml:space="preserve"> M2 macrophages is associated with poor prognosis of epithelial ovarian cancer </w:t>
      </w:r>
      <w:r w:rsidR="000F6E3F">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sidR="00C562DE">
        <w:rPr>
          <w:szCs w:val="24"/>
        </w:rPr>
        <w:instrText xml:space="preserve"> ADDIN EN.CITE </w:instrText>
      </w:r>
      <w:r w:rsidR="000F6E3F">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sidR="00C562DE">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562DE">
        <w:rPr>
          <w:noProof/>
          <w:szCs w:val="24"/>
        </w:rPr>
        <w:t>[</w:t>
      </w:r>
      <w:hyperlink w:anchor="_ENREF_16" w:tooltip="Zhang, 2003 #23" w:history="1">
        <w:r w:rsidR="00F85E0A">
          <w:rPr>
            <w:noProof/>
            <w:szCs w:val="24"/>
          </w:rPr>
          <w:t>16</w:t>
        </w:r>
      </w:hyperlink>
      <w:r w:rsidR="00C562DE">
        <w:rPr>
          <w:noProof/>
          <w:szCs w:val="24"/>
        </w:rPr>
        <w:t>]</w:t>
      </w:r>
      <w:r w:rsidR="000F6E3F">
        <w:rPr>
          <w:szCs w:val="24"/>
        </w:rPr>
        <w:fldChar w:fldCharType="end"/>
      </w:r>
      <w:r>
        <w:rPr>
          <w:szCs w:val="24"/>
        </w:rPr>
        <w:t xml:space="preserve">. In addition, the high M1/M2 ratio in ovarian tumor tissue is associated with </w:t>
      </w:r>
      <w:r w:rsidR="0007073A">
        <w:rPr>
          <w:szCs w:val="24"/>
        </w:rPr>
        <w:t>early</w:t>
      </w:r>
      <w:r>
        <w:rPr>
          <w:szCs w:val="24"/>
        </w:rPr>
        <w:t xml:space="preserve"> prognosis and long survival of tumor patients </w:t>
      </w:r>
      <w:r w:rsidR="000F6E3F">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
</w:fldData>
        </w:fldChar>
      </w:r>
      <w:r w:rsidR="00533EDF">
        <w:rPr>
          <w:szCs w:val="24"/>
        </w:rPr>
        <w:instrText xml:space="preserve"> ADDIN EN.CITE </w:instrText>
      </w:r>
      <w:r w:rsidR="000F6E3F">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
</w:fldData>
        </w:fldChar>
      </w:r>
      <w:r w:rsidR="00533EDF">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533EDF">
        <w:rPr>
          <w:noProof/>
          <w:szCs w:val="24"/>
        </w:rPr>
        <w:t>[</w:t>
      </w:r>
      <w:hyperlink w:anchor="_ENREF_17" w:tooltip="Zhang, 2014 #24" w:history="1">
        <w:r w:rsidR="00F85E0A">
          <w:rPr>
            <w:noProof/>
            <w:szCs w:val="24"/>
          </w:rPr>
          <w:t>17</w:t>
        </w:r>
      </w:hyperlink>
      <w:r w:rsidR="00533EDF">
        <w:rPr>
          <w:noProof/>
          <w:szCs w:val="24"/>
        </w:rPr>
        <w:t>]</w:t>
      </w:r>
      <w:r w:rsidR="000F6E3F">
        <w:rPr>
          <w:szCs w:val="24"/>
        </w:rPr>
        <w:fldChar w:fldCharType="end"/>
      </w:r>
      <w:r>
        <w:rPr>
          <w:szCs w:val="24"/>
        </w:rPr>
        <w:t xml:space="preserve">, otherwise, patients have poor prognosis and reduced survival </w:t>
      </w:r>
      <w:r w:rsidR="000F6E3F">
        <w:rPr>
          <w:szCs w:val="24"/>
        </w:rPr>
        <w:fldChar w:fldCharType="begin"/>
      </w:r>
      <w:r w:rsidR="00533EDF">
        <w:rPr>
          <w:szCs w:val="24"/>
        </w:rPr>
        <w:instrText xml:space="preserve"> ADDIN EN.CITE &lt;EndNote&gt;&lt;Cite&gt;&lt;Author&gt;Yin&lt;/Author&gt;&lt;Year&gt;2019&lt;/Year&gt;&lt;RecNum&gt;25&lt;/RecNum&gt;&lt;DisplayText&gt;[18]&lt;/DisplayText&gt;&lt;record&gt;&lt;rec-number&gt;25&lt;/rec-number&gt;&lt;foreign-keys&gt;&lt;key app="EN" db-id="s5atps9xtwt9abefp29x2rpo5vfsss0serws"&gt;25&lt;/key&gt;&lt;/foreign-keys&gt;&lt;ref-type name="Journal Article"&gt;17&lt;/ref-type&gt;&lt;contributors&gt;&lt;authors&gt;&lt;author&gt;Yin, M.&lt;/author&gt;&lt;author&gt;Shen, J.&lt;/author&gt;&lt;author&gt;Yu, S.&lt;/author&gt;&lt;author&gt;Fei, J.&lt;/author&gt;&lt;author&gt;Zhu, X.&lt;/author&gt;&lt;author&gt;Zhao, J.&lt;/author&gt;&lt;author&gt;Zhai, L.&lt;/author&gt;&lt;author&gt;Sadhukhan, A.&lt;/author&gt;&lt;author&gt;Zhou, J.&lt;/author&gt;&lt;/authors&gt;&lt;/contributors&gt;&lt;auth-address&gt;Department of Gynecology, The Second Affiliated Hospital of Zhejiang University School of Medicine, Hangzhou, Zhejiang, People&amp;apos;s Republic of China.&lt;/auth-address&gt;&lt;titles&gt;&lt;title&gt;Tumor-Associated Macrophages (TAMs): A Critical Activator In Ovarian Cancer Metasta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8687-8699&lt;/pages&gt;&lt;volume&gt;12&lt;/volume&gt;&lt;dates&gt;&lt;year&gt;2019&lt;/year&gt;&lt;/dates&gt;&lt;isbn&gt;1178-6930 (Print)&amp;#xD;1178-6930 (Linking)&lt;/isbn&gt;&lt;accession-num&gt;31695427&lt;/accession-num&gt;&lt;urls&gt;&lt;related-urls&gt;&lt;url&gt;http://www.ncbi.nlm.nih.gov/pubmed/31695427&lt;/url&gt;&lt;/related-urls&gt;&lt;/urls&gt;&lt;custom2&gt;6814357&lt;/custom2&gt;&lt;electronic-resource-num&gt;10.2147/OTT.S216355&lt;/electronic-resource-num&gt;&lt;/record&gt;&lt;/Cite&gt;&lt;/EndNote&gt;</w:instrText>
      </w:r>
      <w:r w:rsidR="000F6E3F">
        <w:rPr>
          <w:szCs w:val="24"/>
        </w:rPr>
        <w:fldChar w:fldCharType="separate"/>
      </w:r>
      <w:r w:rsidR="00533EDF">
        <w:rPr>
          <w:noProof/>
          <w:szCs w:val="24"/>
        </w:rPr>
        <w:t>[</w:t>
      </w:r>
      <w:hyperlink w:anchor="_ENREF_18" w:tooltip="Yin, 2019 #25" w:history="1">
        <w:r w:rsidR="00F85E0A">
          <w:rPr>
            <w:noProof/>
            <w:szCs w:val="24"/>
          </w:rPr>
          <w:t>18</w:t>
        </w:r>
      </w:hyperlink>
      <w:r w:rsidR="00533EDF">
        <w:rPr>
          <w:noProof/>
          <w:szCs w:val="24"/>
        </w:rPr>
        <w:t>]</w:t>
      </w:r>
      <w:r w:rsidR="000F6E3F">
        <w:rPr>
          <w:szCs w:val="24"/>
        </w:rPr>
        <w:fldChar w:fldCharType="end"/>
      </w:r>
      <w:r>
        <w:rPr>
          <w:szCs w:val="24"/>
        </w:rPr>
        <w:t>.</w:t>
      </w:r>
    </w:p>
    <w:p w14:paraId="78A9FDAE" w14:textId="77777777" w:rsidR="009C6752" w:rsidRDefault="009C6752">
      <w:pPr>
        <w:spacing w:line="360" w:lineRule="auto"/>
        <w:ind w:firstLineChars="200" w:firstLine="480"/>
        <w:rPr>
          <w:szCs w:val="24"/>
        </w:rPr>
      </w:pPr>
    </w:p>
    <w:p w14:paraId="2C760688" w14:textId="5A8CCBED" w:rsidR="009C6752" w:rsidRDefault="00976AC9">
      <w:pPr>
        <w:spacing w:line="360" w:lineRule="auto"/>
        <w:rPr>
          <w:sz w:val="28"/>
          <w:szCs w:val="28"/>
        </w:rPr>
      </w:pPr>
      <w:r>
        <w:rPr>
          <w:sz w:val="28"/>
          <w:szCs w:val="28"/>
        </w:rPr>
        <w:t xml:space="preserve">2.1 </w:t>
      </w:r>
      <w:r w:rsidRPr="00030402">
        <w:rPr>
          <w:color w:val="FF0000"/>
          <w:sz w:val="28"/>
          <w:szCs w:val="28"/>
        </w:rPr>
        <w:t xml:space="preserve">Potential mechanism of M2 macrophages </w:t>
      </w:r>
      <w:r w:rsidR="0007073A" w:rsidRPr="00030402">
        <w:rPr>
          <w:color w:val="FF0000"/>
          <w:sz w:val="28"/>
          <w:szCs w:val="28"/>
        </w:rPr>
        <w:t xml:space="preserve">in </w:t>
      </w:r>
      <w:r w:rsidRPr="00030402">
        <w:rPr>
          <w:color w:val="FF0000"/>
          <w:sz w:val="28"/>
          <w:szCs w:val="28"/>
        </w:rPr>
        <w:t xml:space="preserve">facilitating </w:t>
      </w:r>
      <w:r w:rsidR="0007073A" w:rsidRPr="00030402">
        <w:rPr>
          <w:color w:val="FF0000"/>
          <w:sz w:val="28"/>
          <w:szCs w:val="28"/>
        </w:rPr>
        <w:t>poor</w:t>
      </w:r>
      <w:r w:rsidRPr="00030402">
        <w:rPr>
          <w:color w:val="FF0000"/>
          <w:sz w:val="28"/>
          <w:szCs w:val="28"/>
        </w:rPr>
        <w:t xml:space="preserve"> progression of ovarian cancer</w:t>
      </w:r>
    </w:p>
    <w:p w14:paraId="46E54EDF" w14:textId="73848D9C" w:rsidR="009C6752" w:rsidRDefault="00976AC9">
      <w:pPr>
        <w:spacing w:line="360" w:lineRule="auto"/>
        <w:ind w:firstLineChars="200" w:firstLine="480"/>
        <w:rPr>
          <w:szCs w:val="24"/>
        </w:rPr>
      </w:pPr>
      <w:r>
        <w:rPr>
          <w:szCs w:val="24"/>
        </w:rPr>
        <w:lastRenderedPageBreak/>
        <w:t xml:space="preserve">M2 macrophages </w:t>
      </w:r>
      <w:r w:rsidR="00030402">
        <w:rPr>
          <w:szCs w:val="24"/>
        </w:rPr>
        <w:t>perform</w:t>
      </w:r>
      <w:r>
        <w:rPr>
          <w:szCs w:val="24"/>
        </w:rPr>
        <w:t xml:space="preserve"> the ability </w:t>
      </w:r>
      <w:r w:rsidR="00030402">
        <w:rPr>
          <w:szCs w:val="24"/>
        </w:rPr>
        <w:t>in</w:t>
      </w:r>
      <w:r>
        <w:rPr>
          <w:szCs w:val="24"/>
        </w:rPr>
        <w:t xml:space="preserve"> promot</w:t>
      </w:r>
      <w:r w:rsidR="00030402">
        <w:rPr>
          <w:szCs w:val="24"/>
        </w:rPr>
        <w:t>ing</w:t>
      </w:r>
      <w:r>
        <w:rPr>
          <w:szCs w:val="24"/>
        </w:rPr>
        <w:t xml:space="preserve"> the immune escape of tumor cells by releasing immunosuppressive factors in OC. For example, during tumor malignant progression, macrophages </w:t>
      </w:r>
      <w:r w:rsidR="00030402">
        <w:rPr>
          <w:szCs w:val="24"/>
        </w:rPr>
        <w:t xml:space="preserve">could </w:t>
      </w:r>
      <w:r>
        <w:rPr>
          <w:szCs w:val="24"/>
        </w:rPr>
        <w:t xml:space="preserve">polarize into M2 phenotypes </w:t>
      </w:r>
      <w:r w:rsidRPr="00030402">
        <w:rPr>
          <w:color w:val="FF0000"/>
          <w:szCs w:val="24"/>
        </w:rPr>
        <w:t xml:space="preserve">in the </w:t>
      </w:r>
      <w:r w:rsidR="00030402" w:rsidRPr="00030402">
        <w:rPr>
          <w:color w:val="FF0000"/>
          <w:szCs w:val="24"/>
        </w:rPr>
        <w:t>stimulation with</w:t>
      </w:r>
      <w:r>
        <w:rPr>
          <w:szCs w:val="24"/>
        </w:rPr>
        <w:t xml:space="preserve"> IL-4, IL-10, and IL-13, which in turn </w:t>
      </w:r>
      <w:r w:rsidR="00790D82">
        <w:rPr>
          <w:szCs w:val="24"/>
        </w:rPr>
        <w:t>induce the progression of</w:t>
      </w:r>
      <w:r>
        <w:rPr>
          <w:szCs w:val="24"/>
        </w:rPr>
        <w:t xml:space="preserve"> angiogenesis, immunosuppression, and matrix remodeling by secreting IL-4, IL-5, and IL-6 </w:t>
      </w:r>
      <w:r w:rsidR="000F6E3F">
        <w:rPr>
          <w:szCs w:val="24"/>
        </w:rPr>
        <w:fldChar w:fldCharType="begin"/>
      </w:r>
      <w:r w:rsidR="00533EDF">
        <w:rPr>
          <w:szCs w:val="24"/>
        </w:rPr>
        <w:instrText xml:space="preserve"> ADDIN EN.CITE &lt;EndNote&gt;&lt;Cite&gt;&lt;Author&gt;Gordon&lt;/Author&gt;&lt;Year&gt;2010&lt;/Year&gt;&lt;RecNum&gt;26&lt;/RecNum&gt;&lt;DisplayText&gt;[19]&lt;/DisplayText&gt;&lt;record&gt;&lt;rec-number&gt;26&lt;/rec-number&gt;&lt;foreign-keys&gt;&lt;key app="EN" db-id="s5atps9xtwt9abefp29x2rpo5vfsss0serws"&gt;26&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sidR="000F6E3F">
        <w:rPr>
          <w:szCs w:val="24"/>
        </w:rPr>
        <w:fldChar w:fldCharType="separate"/>
      </w:r>
      <w:r w:rsidR="00533EDF">
        <w:rPr>
          <w:noProof/>
          <w:szCs w:val="24"/>
        </w:rPr>
        <w:t>[</w:t>
      </w:r>
      <w:hyperlink w:anchor="_ENREF_19" w:tooltip="Gordon, 2010 #26" w:history="1">
        <w:r w:rsidR="00F85E0A">
          <w:rPr>
            <w:noProof/>
            <w:szCs w:val="24"/>
          </w:rPr>
          <w:t>19</w:t>
        </w:r>
      </w:hyperlink>
      <w:r w:rsidR="00533EDF">
        <w:rPr>
          <w:noProof/>
          <w:szCs w:val="24"/>
        </w:rPr>
        <w:t>]</w:t>
      </w:r>
      <w:r w:rsidR="000F6E3F">
        <w:rPr>
          <w:szCs w:val="24"/>
        </w:rPr>
        <w:fldChar w:fldCharType="end"/>
      </w:r>
      <w:r>
        <w:rPr>
          <w:szCs w:val="24"/>
        </w:rPr>
        <w:t xml:space="preserve">. TAMs are responsible for </w:t>
      </w:r>
      <w:r w:rsidR="00030402">
        <w:rPr>
          <w:szCs w:val="24"/>
        </w:rPr>
        <w:t>regulating</w:t>
      </w:r>
      <w:r>
        <w:rPr>
          <w:szCs w:val="24"/>
        </w:rPr>
        <w:t xml:space="preserve"> tumor cell migration in the microenvironment through </w:t>
      </w:r>
      <w:r w:rsidR="00030402">
        <w:rPr>
          <w:szCs w:val="24"/>
        </w:rPr>
        <w:t>modulating</w:t>
      </w:r>
      <w:r>
        <w:rPr>
          <w:szCs w:val="24"/>
        </w:rPr>
        <w:t xml:space="preserve"> the secretion and interaction of epithelial growth factor (EGF), TNF-α and colony stimulating factor-1 (CSF-1) </w:t>
      </w:r>
      <w:r w:rsidR="000F6E3F">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sidR="00533EDF">
        <w:rPr>
          <w:szCs w:val="24"/>
        </w:rPr>
        <w:instrText xml:space="preserve"> ADDIN EN.CITE </w:instrText>
      </w:r>
      <w:r w:rsidR="000F6E3F">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sidR="00533EDF">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533EDF">
        <w:rPr>
          <w:noProof/>
          <w:szCs w:val="24"/>
        </w:rPr>
        <w:t>[</w:t>
      </w:r>
      <w:hyperlink w:anchor="_ENREF_20" w:tooltip="Goswami, 2005 #27" w:history="1">
        <w:r w:rsidR="00F85E0A">
          <w:rPr>
            <w:noProof/>
            <w:szCs w:val="24"/>
          </w:rPr>
          <w:t>20</w:t>
        </w:r>
      </w:hyperlink>
      <w:r w:rsidR="00533EDF">
        <w:rPr>
          <w:noProof/>
          <w:szCs w:val="24"/>
        </w:rPr>
        <w:t>]</w:t>
      </w:r>
      <w:r w:rsidR="000F6E3F">
        <w:rPr>
          <w:szCs w:val="24"/>
        </w:rPr>
        <w:fldChar w:fldCharType="end"/>
      </w:r>
      <w:r>
        <w:rPr>
          <w:szCs w:val="24"/>
        </w:rPr>
        <w:t>. In OC</w:t>
      </w:r>
      <w:r w:rsidR="00030402">
        <w:rPr>
          <w:szCs w:val="24"/>
        </w:rPr>
        <w:t xml:space="preserve"> microenvironment</w:t>
      </w:r>
      <w:r>
        <w:rPr>
          <w:szCs w:val="24"/>
        </w:rPr>
        <w:t xml:space="preserve">, TAMs promote cell invasion by enhancing the activity of c-Jun and NF-κB, as well as the upregulation of SR-A level </w:t>
      </w:r>
      <w:r w:rsidR="000F6E3F">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
</w:fldData>
        </w:fldChar>
      </w:r>
      <w:r w:rsidR="00533EDF">
        <w:rPr>
          <w:szCs w:val="24"/>
        </w:rPr>
        <w:instrText xml:space="preserve"> ADDIN EN.CITE </w:instrText>
      </w:r>
      <w:r w:rsidR="000F6E3F">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
</w:fldData>
        </w:fldChar>
      </w:r>
      <w:r w:rsidR="00533EDF">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533EDF">
        <w:rPr>
          <w:noProof/>
          <w:szCs w:val="24"/>
        </w:rPr>
        <w:t>[</w:t>
      </w:r>
      <w:hyperlink w:anchor="_ENREF_21" w:tooltip="Hagemann, 2005 #28" w:history="1">
        <w:r w:rsidR="00F85E0A">
          <w:rPr>
            <w:noProof/>
            <w:szCs w:val="24"/>
          </w:rPr>
          <w:t>21</w:t>
        </w:r>
      </w:hyperlink>
      <w:r w:rsidR="00533EDF">
        <w:rPr>
          <w:noProof/>
          <w:szCs w:val="24"/>
        </w:rPr>
        <w:t xml:space="preserve">, </w:t>
      </w:r>
      <w:hyperlink w:anchor="_ENREF_22" w:tooltip="Nowak, 2020 #29" w:history="1">
        <w:r w:rsidR="00F85E0A">
          <w:rPr>
            <w:noProof/>
            <w:szCs w:val="24"/>
          </w:rPr>
          <w:t>22</w:t>
        </w:r>
      </w:hyperlink>
      <w:r w:rsidR="00533EDF">
        <w:rPr>
          <w:noProof/>
          <w:szCs w:val="24"/>
        </w:rPr>
        <w:t>]</w:t>
      </w:r>
      <w:r w:rsidR="000F6E3F">
        <w:rPr>
          <w:szCs w:val="24"/>
        </w:rPr>
        <w:fldChar w:fldCharType="end"/>
      </w:r>
      <w:r>
        <w:rPr>
          <w:szCs w:val="24"/>
        </w:rPr>
        <w:t xml:space="preserve">. The cytokines and chemokines secreted from OC cells can increase the macrophage recruitment and promote macrophage polarization </w:t>
      </w:r>
      <w:r w:rsidR="000F6E3F">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
</w:fldData>
        </w:fldChar>
      </w:r>
      <w:r w:rsidR="00533EDF">
        <w:rPr>
          <w:szCs w:val="24"/>
        </w:rPr>
        <w:instrText xml:space="preserve"> ADDIN EN.CITE </w:instrText>
      </w:r>
      <w:r w:rsidR="000F6E3F">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
</w:fldData>
        </w:fldChar>
      </w:r>
      <w:r w:rsidR="00533EDF">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533EDF">
        <w:rPr>
          <w:noProof/>
          <w:szCs w:val="24"/>
        </w:rPr>
        <w:t>[</w:t>
      </w:r>
      <w:hyperlink w:anchor="_ENREF_23" w:tooltip="Kulbe, 2007 #30" w:history="1">
        <w:r w:rsidR="00F85E0A">
          <w:rPr>
            <w:noProof/>
            <w:szCs w:val="24"/>
          </w:rPr>
          <w:t>23</w:t>
        </w:r>
      </w:hyperlink>
      <w:r w:rsidR="00533EDF">
        <w:rPr>
          <w:noProof/>
          <w:szCs w:val="24"/>
        </w:rPr>
        <w:t>]</w:t>
      </w:r>
      <w:r w:rsidR="000F6E3F">
        <w:rPr>
          <w:szCs w:val="24"/>
        </w:rPr>
        <w:fldChar w:fldCharType="end"/>
      </w:r>
      <w:r>
        <w:rPr>
          <w:szCs w:val="24"/>
        </w:rPr>
        <w:t xml:space="preserve">. For example, the </w:t>
      </w:r>
      <w:r w:rsidR="009C6752" w:rsidRPr="009C6752">
        <w:rPr>
          <w:szCs w:val="24"/>
        </w:rPr>
        <w:t>leukemia inhibitory factor (LIF)</w:t>
      </w:r>
      <w:r>
        <w:rPr>
          <w:szCs w:val="24"/>
        </w:rPr>
        <w:t xml:space="preserve"> and IL-6 </w:t>
      </w:r>
      <w:bookmarkStart w:id="13" w:name="OLE_LINK16"/>
      <w:r>
        <w:rPr>
          <w:szCs w:val="24"/>
        </w:rPr>
        <w:t>secreted from OC cells</w:t>
      </w:r>
      <w:bookmarkEnd w:id="13"/>
      <w:r>
        <w:rPr>
          <w:szCs w:val="24"/>
        </w:rPr>
        <w:t xml:space="preserve"> promote the differentiation of macrophages into M2 phenotypes </w:t>
      </w:r>
      <w:r w:rsidR="000F6E3F">
        <w:rPr>
          <w:szCs w:val="24"/>
        </w:rPr>
        <w:fldChar w:fldCharType="begin"/>
      </w:r>
      <w:r w:rsidR="00533EDF">
        <w:rPr>
          <w:szCs w:val="24"/>
        </w:rPr>
        <w:instrText xml:space="preserve"> ADDIN EN.CITE &lt;EndNote&gt;&lt;Cite&gt;&lt;Author&gt;Browning&lt;/Author&gt;&lt;Year&gt;2018&lt;/Year&gt;&lt;RecNum&gt;31&lt;/RecNum&gt;&lt;DisplayText&gt;[24]&lt;/DisplayText&gt;&lt;record&gt;&lt;rec-number&gt;31&lt;/rec-number&gt;&lt;foreign-keys&gt;&lt;key app="EN" db-id="s5atps9xtwt9abefp29x2rpo5vfsss0serws"&gt;31&lt;/key&gt;&lt;/foreign-keys&gt;&lt;ref-type name="Journal Article"&gt;17&lt;/ref-type&gt;&lt;contributors&gt;&lt;authors&gt;&lt;author&gt;Browning, L.&lt;/author&gt;&lt;author&gt;Patel, M. R.&lt;/author&gt;&lt;author&gt;Horvath, E. B.&lt;/author&gt;&lt;author&gt;Tawara, K.&lt;/author&gt;&lt;author&gt;Jorcyk, C. L.&lt;/author&gt;&lt;/authors&gt;&lt;/contributors&gt;&lt;auth-address&gt;University of Washington School of Medicine, Seattle, WA 98195, USA.&amp;#xD;University of California Riverside School of Medicine, Riverside, CA 92521, USA.&amp;#xD;Department of Biological Sciences, Boise State University, Boise, ID 83725, USA, cjorcyk@boisestate.edu.&amp;#xD;Biomolecular Sciences Program, Boise State University, Boise, ID 83725, USA, cjorcyk@boisestate.edu.&lt;/auth-address&gt;&lt;titles&gt;&lt;title&gt;IL-6 and ovarian cancer: inflammatory cytokines in promotion of metastasis&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6685-6693&lt;/pages&gt;&lt;volume&gt;10&lt;/volume&gt;&lt;dates&gt;&lt;year&gt;2018&lt;/year&gt;&lt;/dates&gt;&lt;isbn&gt;1179-1322 (Print)&amp;#xD;1179-1322 (Linking)&lt;/isbn&gt;&lt;accession-num&gt;30584363&lt;/accession-num&gt;&lt;urls&gt;&lt;related-urls&gt;&lt;url&gt;http://www.ncbi.nlm.nih.gov/pubmed/30584363&lt;/url&gt;&lt;/related-urls&gt;&lt;/urls&gt;&lt;custom2&gt;6287645&lt;/custom2&gt;&lt;electronic-resource-num&gt;10.2147/CMAR.S179189&lt;/electronic-resource-num&gt;&lt;/record&gt;&lt;/Cite&gt;&lt;/EndNote&gt;</w:instrText>
      </w:r>
      <w:r w:rsidR="000F6E3F">
        <w:rPr>
          <w:szCs w:val="24"/>
        </w:rPr>
        <w:fldChar w:fldCharType="separate"/>
      </w:r>
      <w:r w:rsidR="00533EDF">
        <w:rPr>
          <w:noProof/>
          <w:szCs w:val="24"/>
        </w:rPr>
        <w:t>[</w:t>
      </w:r>
      <w:hyperlink w:anchor="_ENREF_24" w:tooltip="Browning, 2018 #31" w:history="1">
        <w:r w:rsidR="00F85E0A">
          <w:rPr>
            <w:noProof/>
            <w:szCs w:val="24"/>
          </w:rPr>
          <w:t>24</w:t>
        </w:r>
      </w:hyperlink>
      <w:r w:rsidR="00533EDF">
        <w:rPr>
          <w:noProof/>
          <w:szCs w:val="24"/>
        </w:rPr>
        <w:t>]</w:t>
      </w:r>
      <w:r w:rsidR="000F6E3F">
        <w:rPr>
          <w:szCs w:val="24"/>
        </w:rPr>
        <w:fldChar w:fldCharType="end"/>
      </w:r>
      <w:r>
        <w:rPr>
          <w:szCs w:val="24"/>
        </w:rPr>
        <w:t xml:space="preserve">. The CCL2 released from epithelial ovarian cancer cells </w:t>
      </w:r>
      <w:r>
        <w:rPr>
          <w:rFonts w:hint="eastAsia"/>
          <w:szCs w:val="24"/>
        </w:rPr>
        <w:t>increase</w:t>
      </w:r>
      <w:r>
        <w:rPr>
          <w:szCs w:val="24"/>
        </w:rPr>
        <w:t xml:space="preserve"> the recruitment of macrophages and M2 polarization in the tumor microenvironment through CCL2/MCP-1 signaling </w:t>
      </w:r>
      <w:r w:rsidR="000F6E3F">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sidR="00533EDF">
        <w:rPr>
          <w:szCs w:val="24"/>
        </w:rPr>
        <w:instrText xml:space="preserve"> ADDIN EN.CITE </w:instrText>
      </w:r>
      <w:r w:rsidR="000F6E3F">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sidR="00533EDF">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533EDF">
        <w:rPr>
          <w:noProof/>
          <w:szCs w:val="24"/>
        </w:rPr>
        <w:t>[</w:t>
      </w:r>
      <w:hyperlink w:anchor="_ENREF_25" w:tooltip="Negus, 1995 #32" w:history="1">
        <w:r w:rsidR="00F85E0A">
          <w:rPr>
            <w:noProof/>
            <w:szCs w:val="24"/>
          </w:rPr>
          <w:t>25</w:t>
        </w:r>
      </w:hyperlink>
      <w:r w:rsidR="00533EDF">
        <w:rPr>
          <w:noProof/>
          <w:szCs w:val="24"/>
        </w:rPr>
        <w:t>]</w:t>
      </w:r>
      <w:r w:rsidR="000F6E3F">
        <w:rPr>
          <w:szCs w:val="24"/>
        </w:rPr>
        <w:fldChar w:fldCharType="end"/>
      </w:r>
      <w:r>
        <w:rPr>
          <w:szCs w:val="24"/>
        </w:rPr>
        <w:t xml:space="preserve">. TNF, CCL22 and CXCL12 secreted from OC cells induce the polarization </w:t>
      </w:r>
      <w:r w:rsidR="003824ED">
        <w:rPr>
          <w:szCs w:val="24"/>
        </w:rPr>
        <w:t>from</w:t>
      </w:r>
      <w:r>
        <w:rPr>
          <w:szCs w:val="24"/>
        </w:rPr>
        <w:t xml:space="preserve"> M0 macrophages to M2 macrophages in tumor microenvironment </w:t>
      </w:r>
      <w:r w:rsidR="000F6E3F">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
</w:fldData>
        </w:fldChar>
      </w:r>
      <w:r w:rsidR="00C20326">
        <w:rPr>
          <w:szCs w:val="24"/>
        </w:rPr>
        <w:instrText xml:space="preserve"> ADDIN EN.CITE </w:instrText>
      </w:r>
      <w:r w:rsidR="000F6E3F">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
</w:fldData>
        </w:fldChar>
      </w:r>
      <w:r w:rsidR="00C20326">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20326">
        <w:rPr>
          <w:noProof/>
          <w:szCs w:val="24"/>
        </w:rPr>
        <w:t>[</w:t>
      </w:r>
      <w:hyperlink w:anchor="_ENREF_26" w:tooltip="Hagemann, 2006 #33" w:history="1">
        <w:r w:rsidR="00F85E0A">
          <w:rPr>
            <w:noProof/>
            <w:szCs w:val="24"/>
          </w:rPr>
          <w:t>26</w:t>
        </w:r>
      </w:hyperlink>
      <w:r w:rsidR="00C20326">
        <w:rPr>
          <w:noProof/>
          <w:szCs w:val="24"/>
        </w:rPr>
        <w:t>]</w:t>
      </w:r>
      <w:r w:rsidR="000F6E3F">
        <w:rPr>
          <w:szCs w:val="24"/>
        </w:rPr>
        <w:fldChar w:fldCharType="end"/>
      </w:r>
      <w:r>
        <w:rPr>
          <w:szCs w:val="24"/>
        </w:rPr>
        <w:t xml:space="preserve">. In addition, the transmembrane protein </w:t>
      </w:r>
      <w:r w:rsidR="00F41AB5">
        <w:rPr>
          <w:rFonts w:hint="eastAsia"/>
          <w:szCs w:val="24"/>
        </w:rPr>
        <w:t>s</w:t>
      </w:r>
      <w:r w:rsidR="00F41AB5" w:rsidRPr="00F41AB5">
        <w:rPr>
          <w:szCs w:val="24"/>
        </w:rPr>
        <w:t>emaphorin 4</w:t>
      </w:r>
      <w:r w:rsidR="00F41AB5" w:rsidRPr="00137FDD">
        <w:rPr>
          <w:szCs w:val="24"/>
        </w:rPr>
        <w:t>D</w:t>
      </w:r>
      <w:r w:rsidR="000F6E3F" w:rsidRPr="00A26551">
        <w:rPr>
          <w:szCs w:val="24"/>
        </w:rPr>
        <w:t xml:space="preserve"> (SEMA4D</w:t>
      </w:r>
      <w:bookmarkStart w:id="14" w:name="OLE_LINK18"/>
      <w:r w:rsidR="00F41AB5" w:rsidRPr="00137FDD">
        <w:rPr>
          <w:rFonts w:hint="eastAsia"/>
          <w:szCs w:val="24"/>
        </w:rPr>
        <w:t>)</w:t>
      </w:r>
      <w:r w:rsidRPr="00137FDD">
        <w:rPr>
          <w:szCs w:val="24"/>
        </w:rPr>
        <w:t xml:space="preserve"> is</w:t>
      </w:r>
      <w:r>
        <w:rPr>
          <w:szCs w:val="24"/>
        </w:rPr>
        <w:t xml:space="preserve"> highly </w:t>
      </w:r>
      <w:bookmarkEnd w:id="14"/>
      <w:r>
        <w:rPr>
          <w:szCs w:val="24"/>
        </w:rPr>
        <w:t xml:space="preserve">expressed in OC cell line and </w:t>
      </w:r>
      <w:bookmarkStart w:id="15" w:name="OLE_LINK20"/>
      <w:r>
        <w:rPr>
          <w:szCs w:val="24"/>
        </w:rPr>
        <w:t>the supernatant</w:t>
      </w:r>
      <w:bookmarkEnd w:id="15"/>
      <w:r>
        <w:rPr>
          <w:szCs w:val="24"/>
        </w:rPr>
        <w:t xml:space="preserve"> when compared with normal human ovarian cells and the supernatant, and the peripheral blood mononuclear cells (PBMCs) are tend to differentiate into M2 macrophages with when stimulated by recombinant soluble SEMA4D </w:t>
      </w:r>
      <w:r w:rsidR="000F6E3F">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
</w:fldData>
        </w:fldChar>
      </w:r>
      <w:r w:rsidR="00C20326">
        <w:rPr>
          <w:szCs w:val="24"/>
        </w:rPr>
        <w:instrText xml:space="preserve"> ADDIN EN.CITE </w:instrText>
      </w:r>
      <w:r w:rsidR="000F6E3F">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
</w:fldData>
        </w:fldChar>
      </w:r>
      <w:r w:rsidR="00C20326">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20326">
        <w:rPr>
          <w:noProof/>
          <w:szCs w:val="24"/>
        </w:rPr>
        <w:t>[</w:t>
      </w:r>
      <w:hyperlink w:anchor="_ENREF_27" w:tooltip="Chen, 2013 #34" w:history="1">
        <w:r w:rsidR="00F85E0A">
          <w:rPr>
            <w:noProof/>
            <w:szCs w:val="24"/>
          </w:rPr>
          <w:t>27</w:t>
        </w:r>
      </w:hyperlink>
      <w:r w:rsidR="00C20326">
        <w:rPr>
          <w:noProof/>
          <w:szCs w:val="24"/>
        </w:rPr>
        <w:t>]</w:t>
      </w:r>
      <w:r w:rsidR="000F6E3F">
        <w:rPr>
          <w:szCs w:val="24"/>
        </w:rPr>
        <w:fldChar w:fldCharType="end"/>
      </w:r>
      <w:r>
        <w:rPr>
          <w:szCs w:val="24"/>
        </w:rPr>
        <w:t xml:space="preserve">. Likely, the COX-2 derived from ovarian cancer stem cells affects M2 macrophage polarization by the activation of JAK and COX-2/PGE2 signaling pathways </w:t>
      </w:r>
      <w:r w:rsidR="000F6E3F">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
</w:fldData>
        </w:fldChar>
      </w:r>
      <w:r w:rsidR="00C20326">
        <w:rPr>
          <w:szCs w:val="24"/>
        </w:rPr>
        <w:instrText xml:space="preserve"> ADDIN EN.CITE </w:instrText>
      </w:r>
      <w:r w:rsidR="000F6E3F">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
</w:fldData>
        </w:fldChar>
      </w:r>
      <w:r w:rsidR="00C20326">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C20326">
        <w:rPr>
          <w:noProof/>
          <w:szCs w:val="24"/>
        </w:rPr>
        <w:t>[</w:t>
      </w:r>
      <w:hyperlink w:anchor="_ENREF_28" w:tooltip="Zhang, 2015 #35" w:history="1">
        <w:r w:rsidR="00F85E0A">
          <w:rPr>
            <w:noProof/>
            <w:szCs w:val="24"/>
          </w:rPr>
          <w:t>28</w:t>
        </w:r>
      </w:hyperlink>
      <w:r w:rsidR="00C20326">
        <w:rPr>
          <w:noProof/>
          <w:szCs w:val="24"/>
        </w:rPr>
        <w:t>]</w:t>
      </w:r>
      <w:r w:rsidR="000F6E3F">
        <w:rPr>
          <w:szCs w:val="24"/>
        </w:rPr>
        <w:fldChar w:fldCharType="end"/>
      </w:r>
      <w:r>
        <w:rPr>
          <w:szCs w:val="24"/>
        </w:rPr>
        <w:t>.</w:t>
      </w:r>
    </w:p>
    <w:p w14:paraId="660F9514" w14:textId="77777777" w:rsidR="009C6752" w:rsidRDefault="00976AC9">
      <w:pPr>
        <w:spacing w:line="360" w:lineRule="auto"/>
        <w:rPr>
          <w:sz w:val="28"/>
          <w:szCs w:val="28"/>
        </w:rPr>
      </w:pPr>
      <w:r>
        <w:rPr>
          <w:sz w:val="28"/>
          <w:szCs w:val="28"/>
        </w:rPr>
        <w:t>2.2 Effects of macrophages in the malignant progression of different forms of ovarian cancer</w:t>
      </w:r>
    </w:p>
    <w:p w14:paraId="7ED718D2" w14:textId="5572FAD2" w:rsidR="009C6752" w:rsidRDefault="00976AC9">
      <w:pPr>
        <w:spacing w:line="360" w:lineRule="auto"/>
        <w:ind w:firstLineChars="200" w:firstLine="480"/>
        <w:rPr>
          <w:szCs w:val="24"/>
        </w:rPr>
      </w:pPr>
      <w:r>
        <w:rPr>
          <w:szCs w:val="24"/>
        </w:rPr>
        <w:t xml:space="preserve">Macrophages play different roles in </w:t>
      </w:r>
      <w:r w:rsidR="003824ED">
        <w:rPr>
          <w:szCs w:val="24"/>
        </w:rPr>
        <w:t>several</w:t>
      </w:r>
      <w:r>
        <w:rPr>
          <w:szCs w:val="24"/>
        </w:rPr>
        <w:t xml:space="preserve"> histological classifications of OC. The infiltration of TAMs is most common in serous and mucinous OC, and the </w:t>
      </w:r>
      <w:r>
        <w:rPr>
          <w:szCs w:val="24"/>
        </w:rPr>
        <w:lastRenderedPageBreak/>
        <w:t xml:space="preserve">infiltration of M2 macrophages predicts a poor prognosis of serous OC </w:t>
      </w:r>
      <w:r w:rsidR="000F6E3F">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
</w:fldData>
        </w:fldChar>
      </w:r>
      <w:r>
        <w:rPr>
          <w:szCs w:val="24"/>
        </w:rPr>
        <w:instrText xml:space="preserve"> ADDIN EN.CITE </w:instrText>
      </w:r>
      <w:r w:rsidR="000F6E3F">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
</w:fldData>
        </w:fldChar>
      </w:r>
      <w:r>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Pr>
          <w:noProof/>
          <w:szCs w:val="24"/>
        </w:rPr>
        <w:t>[</w:t>
      </w:r>
      <w:hyperlink w:anchor="_ENREF_29" w:tooltip="Mills, 2016 #36" w:history="1">
        <w:r w:rsidR="00F85E0A">
          <w:rPr>
            <w:noProof/>
            <w:szCs w:val="24"/>
          </w:rPr>
          <w:t>29-31</w:t>
        </w:r>
      </w:hyperlink>
      <w:r>
        <w:rPr>
          <w:noProof/>
          <w:szCs w:val="24"/>
        </w:rPr>
        <w:t>]</w:t>
      </w:r>
      <w:r w:rsidR="000F6E3F">
        <w:rPr>
          <w:szCs w:val="24"/>
        </w:rPr>
        <w:fldChar w:fldCharType="end"/>
      </w:r>
      <w:r>
        <w:rPr>
          <w:szCs w:val="24"/>
        </w:rPr>
        <w:t xml:space="preserve">. Serous OC accounts for more than 70% of all epithelial OC. Ciucci </w:t>
      </w:r>
      <w:r>
        <w:rPr>
          <w:i/>
          <w:iCs/>
          <w:szCs w:val="24"/>
        </w:rPr>
        <w:t>et al.</w:t>
      </w:r>
      <w:r>
        <w:rPr>
          <w:szCs w:val="24"/>
        </w:rPr>
        <w:t xml:space="preserve"> found that, compared with patients with high-grade serous OC, patients with low-grade serous OC had less infiltrating (CD68</w:t>
      </w:r>
      <w:r>
        <w:rPr>
          <w:szCs w:val="24"/>
          <w:vertAlign w:val="superscript"/>
        </w:rPr>
        <w:t>+</w:t>
      </w:r>
      <w:r>
        <w:rPr>
          <w:szCs w:val="24"/>
        </w:rPr>
        <w:t>) macrophages and M2 (CD163</w:t>
      </w:r>
      <w:r>
        <w:rPr>
          <w:szCs w:val="24"/>
          <w:vertAlign w:val="superscript"/>
        </w:rPr>
        <w:t>+</w:t>
      </w:r>
      <w:r>
        <w:rPr>
          <w:szCs w:val="24"/>
        </w:rPr>
        <w:t xml:space="preserve">) macrophages in tumor tissues </w:t>
      </w:r>
      <w:r w:rsidR="000F6E3F">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sidR="00374688">
        <w:rPr>
          <w:szCs w:val="24"/>
        </w:rPr>
        <w:instrText xml:space="preserve"> ADDIN EN.CITE </w:instrText>
      </w:r>
      <w:r w:rsidR="000F6E3F">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sidR="00374688">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374688">
        <w:rPr>
          <w:noProof/>
          <w:szCs w:val="24"/>
        </w:rPr>
        <w:t>[</w:t>
      </w:r>
      <w:hyperlink w:anchor="_ENREF_32" w:tooltip="Ciucci, 2016 #39" w:history="1">
        <w:r w:rsidR="00F85E0A">
          <w:rPr>
            <w:noProof/>
            <w:szCs w:val="24"/>
          </w:rPr>
          <w:t>32</w:t>
        </w:r>
      </w:hyperlink>
      <w:r w:rsidR="00374688">
        <w:rPr>
          <w:noProof/>
          <w:szCs w:val="24"/>
        </w:rPr>
        <w:t>]</w:t>
      </w:r>
      <w:r w:rsidR="000F6E3F">
        <w:rPr>
          <w:szCs w:val="24"/>
        </w:rPr>
        <w:fldChar w:fldCharType="end"/>
      </w:r>
      <w:r>
        <w:rPr>
          <w:szCs w:val="24"/>
        </w:rPr>
        <w:t xml:space="preserve">. These results suggest that the differentiation activity of M2 macrophages is related to the occurrence, development and metastasis of OC with different histological classifications </w:t>
      </w:r>
      <w:r w:rsidR="000F6E3F">
        <w:rPr>
          <w:szCs w:val="24"/>
        </w:rPr>
        <w:fldChar w:fldCharType="begin"/>
      </w:r>
      <w:r w:rsidR="008D6FB4">
        <w:rPr>
          <w:szCs w:val="24"/>
        </w:rPr>
        <w:instrText xml:space="preserve"> ADDIN EN.CITE &lt;EndNote&gt;&lt;Cite&gt;&lt;Author&gt;Colvin&lt;/Author&gt;&lt;Year&gt;2014&lt;/Year&gt;&lt;RecNum&gt;40&lt;/RecNum&gt;&lt;DisplayText&gt;[33]&lt;/DisplayText&gt;&lt;record&gt;&lt;rec-number&gt;40&lt;/rec-number&gt;&lt;foreign-keys&gt;&lt;key app="EN" db-id="s5atps9xtwt9abefp29x2rpo5vfsss0serws"&gt;40&lt;/key&gt;&lt;/foreign-keys&gt;&lt;ref-type name="Journal Article"&gt;17&lt;/ref-type&gt;&lt;contributors&gt;&lt;authors&gt;&lt;author&gt;Colvin, E. K.&lt;/author&gt;&lt;/authors&gt;&lt;/contributors&gt;&lt;auth-address&gt;Bill Walsh Translational Cancer Research Laboratory, Kolling Institute of Medical Research, Royal North Shore Hospital, University of Sydney , St. Leonards, NSW , Australia.&lt;/auth-address&gt;&lt;titles&gt;&lt;title&gt;Tumor-associated macrophages contribute to tumor progression in ovarian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37&lt;/pages&gt;&lt;volume&gt;4&lt;/volume&gt;&lt;dates&gt;&lt;year&gt;2014&lt;/year&gt;&lt;/dates&gt;&lt;isbn&gt;2234-943X (Print)&amp;#xD;2234-943X (Linking)&lt;/isbn&gt;&lt;accession-num&gt;24936477&lt;/accession-num&gt;&lt;urls&gt;&lt;related-urls&gt;&lt;url&gt;http://www.ncbi.nlm.nih.gov/pubmed/24936477&lt;/url&gt;&lt;/related-urls&gt;&lt;/urls&gt;&lt;custom2&gt;4047518&lt;/custom2&gt;&lt;electronic-resource-num&gt;10.3389/fonc.2014.00137&lt;/electronic-resource-num&gt;&lt;/record&gt;&lt;/Cite&gt;&lt;/EndNote&gt;</w:instrText>
      </w:r>
      <w:r w:rsidR="000F6E3F">
        <w:rPr>
          <w:szCs w:val="24"/>
        </w:rPr>
        <w:fldChar w:fldCharType="separate"/>
      </w:r>
      <w:r w:rsidR="008D6FB4">
        <w:rPr>
          <w:noProof/>
          <w:szCs w:val="24"/>
        </w:rPr>
        <w:t>[</w:t>
      </w:r>
      <w:hyperlink w:anchor="_ENREF_33" w:tooltip="Colvin, 2014 #40" w:history="1">
        <w:r w:rsidR="00F85E0A">
          <w:rPr>
            <w:noProof/>
            <w:szCs w:val="24"/>
          </w:rPr>
          <w:t>33</w:t>
        </w:r>
      </w:hyperlink>
      <w:r w:rsidR="008D6FB4">
        <w:rPr>
          <w:noProof/>
          <w:szCs w:val="24"/>
        </w:rPr>
        <w:t>]</w:t>
      </w:r>
      <w:r w:rsidR="000F6E3F">
        <w:rPr>
          <w:szCs w:val="24"/>
        </w:rPr>
        <w:fldChar w:fldCharType="end"/>
      </w:r>
      <w:r>
        <w:rPr>
          <w:szCs w:val="24"/>
        </w:rPr>
        <w:t xml:space="preserve">. For women, smoking can activate nicotinic receptors, which is conducive to the M2 macrophage polarization, thereby increasing the risk of mucinous OC </w:t>
      </w:r>
      <w:r w:rsidR="000F6E3F">
        <w:rPr>
          <w:szCs w:val="24"/>
        </w:rPr>
        <w:fldChar w:fldCharType="begin"/>
      </w:r>
      <w:r w:rsidR="008D6FB4">
        <w:rPr>
          <w:szCs w:val="24"/>
        </w:rPr>
        <w:instrText xml:space="preserve"> ADDIN EN.CITE &lt;EndNote&gt;&lt;Cite&gt;&lt;Author&gt;Yang&lt;/Author&gt;&lt;Year&gt;2018&lt;/Year&gt;&lt;RecNum&gt;41&lt;/RecNum&gt;&lt;DisplayText&gt;[34]&lt;/DisplayText&gt;&lt;record&gt;&lt;rec-number&gt;41&lt;/rec-number&gt;&lt;foreign-keys&gt;&lt;key app="EN" db-id="s5atps9xtwt9abefp29x2rpo5vfsss0serws"&gt;41&lt;/key&gt;&lt;/foreign-keys&gt;&lt;ref-type name="Journal Article"&gt;17&lt;/ref-type&gt;&lt;contributors&gt;&lt;authors&gt;&lt;author&gt;Yang, D. C.&lt;/author&gt;&lt;author&gt;Chen, C. H.&lt;/author&gt;&lt;/authors&gt;&lt;/contributors&gt;&lt;auth-address&gt;Department of Internal Medicine, Division of Pulmonary and Critical Care Medicine and Center for Comparative Respiratory Biology and Medicine, University of California Davis, Davis, California, USA.&amp;#xD;Division of Nephrology, Department of Internal Medicine, University of California Davis, Davis, California, USA.&amp;#xD;Comprehensive Cancer Center, University of California Davis, Davis, California, USA.&lt;/auth-address&gt;&lt;titles&gt;&lt;title&gt;Cigarette Smoking-Mediated Macrophage Reprogramming: Mechanistic Insights and Therapeutic Implications&lt;/title&gt;&lt;secondary-title&gt;J Nat Sci&lt;/secondary-title&gt;&lt;alt-title&gt;Journal of nature and science&lt;/alt-title&gt;&lt;/titles&gt;&lt;periodical&gt;&lt;full-title&gt;J Nat Sci&lt;/full-title&gt;&lt;abbr-1&gt;Journal of nature and science&lt;/abbr-1&gt;&lt;/periodical&gt;&lt;alt-periodical&gt;&lt;full-title&gt;J Nat Sci&lt;/full-title&gt;&lt;abbr-1&gt;Journal of nature and science&lt;/abbr-1&gt;&lt;/alt-periodical&gt;&lt;volume&gt;4&lt;/volume&gt;&lt;number&gt;11&lt;/number&gt;&lt;dates&gt;&lt;year&gt;2018&lt;/year&gt;&lt;pub-dates&gt;&lt;date&gt;Nov&lt;/date&gt;&lt;/pub-dates&gt;&lt;/dates&gt;&lt;isbn&gt;2377-2700 (Print)&amp;#xD;2377-2700 (Linking)&lt;/isbn&gt;&lt;accession-num&gt;30801020&lt;/accession-num&gt;&lt;urls&gt;&lt;related-urls&gt;&lt;url&gt;http://www.ncbi.nlm.nih.gov/pubmed/30801020&lt;/url&gt;&lt;/related-urls&gt;&lt;/urls&gt;&lt;custom2&gt;6383770&lt;/custom2&gt;&lt;/record&gt;&lt;/Cite&gt;&lt;/EndNote&gt;</w:instrText>
      </w:r>
      <w:r w:rsidR="000F6E3F">
        <w:rPr>
          <w:szCs w:val="24"/>
        </w:rPr>
        <w:fldChar w:fldCharType="separate"/>
      </w:r>
      <w:r w:rsidR="008D6FB4">
        <w:rPr>
          <w:noProof/>
          <w:szCs w:val="24"/>
        </w:rPr>
        <w:t>[</w:t>
      </w:r>
      <w:hyperlink w:anchor="_ENREF_34" w:tooltip="Yang, 2018 #41" w:history="1">
        <w:r w:rsidR="00F85E0A">
          <w:rPr>
            <w:noProof/>
            <w:szCs w:val="24"/>
          </w:rPr>
          <w:t>34</w:t>
        </w:r>
      </w:hyperlink>
      <w:r w:rsidR="008D6FB4">
        <w:rPr>
          <w:noProof/>
          <w:szCs w:val="24"/>
        </w:rPr>
        <w:t>]</w:t>
      </w:r>
      <w:r w:rsidR="000F6E3F">
        <w:rPr>
          <w:szCs w:val="24"/>
        </w:rPr>
        <w:fldChar w:fldCharType="end"/>
      </w:r>
      <w:r>
        <w:rPr>
          <w:szCs w:val="24"/>
        </w:rPr>
        <w:t xml:space="preserve">. However, the relationship </w:t>
      </w:r>
      <w:r w:rsidR="003824ED">
        <w:rPr>
          <w:szCs w:val="24"/>
        </w:rPr>
        <w:t>among</w:t>
      </w:r>
      <w:r>
        <w:rPr>
          <w:szCs w:val="24"/>
        </w:rPr>
        <w:t xml:space="preserve"> smoking, macrophage polarization, and the risk of mucinous ovarian cancer needs to be further </w:t>
      </w:r>
      <w:r w:rsidR="003824ED">
        <w:rPr>
          <w:szCs w:val="24"/>
        </w:rPr>
        <w:t>investigated</w:t>
      </w:r>
      <w:r>
        <w:rPr>
          <w:szCs w:val="24"/>
        </w:rPr>
        <w:t xml:space="preserve">. Endometrioid carcinoma and clear cell carcinoma of the ovary are mostly caused by endometriosis </w:t>
      </w:r>
      <w:r w:rsidR="000F6E3F">
        <w:rPr>
          <w:szCs w:val="24"/>
        </w:rPr>
        <w:fldChar w:fldCharType="begin"/>
      </w:r>
      <w:r w:rsidR="008D6FB4">
        <w:rPr>
          <w:szCs w:val="24"/>
        </w:rPr>
        <w:instrText xml:space="preserve"> ADDIN EN.CITE &lt;EndNote&gt;&lt;Cite&gt;&lt;Author&gt;LaGrenade&lt;/Author&gt;&lt;Year&gt;1988&lt;/Year&gt;&lt;RecNum&gt;42&lt;/RecNum&gt;&lt;DisplayText&gt;[35]&lt;/DisplayText&gt;&lt;record&gt;&lt;rec-number&gt;42&lt;/rec-number&gt;&lt;foreign-keys&gt;&lt;key app="EN" db-id="s5atps9xtwt9abefp29x2rpo5vfsss0serws"&gt;42&lt;/key&gt;&lt;/foreign-keys&gt;&lt;ref-type name="Journal Article"&gt;17&lt;/ref-type&gt;&lt;contributors&gt;&lt;authors&gt;&lt;author&gt;LaGrenade, A.&lt;/author&gt;&lt;author&gt;Silverberg, S. G.&lt;/author&gt;&lt;/authors&gt;&lt;/contributors&gt;&lt;auth-address&gt;Department of Pathology, George Washington University Medical Center, Washington, DC 20037.&lt;/auth-address&gt;&lt;titles&gt;&lt;title&gt;Ovarian tumors associated with atypical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080-4&lt;/pages&gt;&lt;volume&gt;19&lt;/volume&gt;&lt;number&gt;9&lt;/number&gt;&lt;keywords&gt;&lt;keyword&gt;Adult&lt;/keyword&gt;&lt;keyword&gt;Endometriosis/*complications/pathology&lt;/keyword&gt;&lt;keyword&gt;Female&lt;/keyword&gt;&lt;keyword&gt;Humans&lt;/keyword&gt;&lt;keyword&gt;Middle Aged&lt;/keyword&gt;&lt;keyword&gt;Ovarian Neoplasms/*etiology/pathology&lt;/keyword&gt;&lt;/keywords&gt;&lt;dates&gt;&lt;year&gt;1988&lt;/year&gt;&lt;pub-dates&gt;&lt;date&gt;Sep&lt;/date&gt;&lt;/pub-dates&gt;&lt;/dates&gt;&lt;isbn&gt;0046-8177 (Print)&amp;#xD;0046-8177 (Linking)&lt;/isbn&gt;&lt;accession-num&gt;3417292&lt;/accession-num&gt;&lt;urls&gt;&lt;related-urls&gt;&lt;url&gt;http://www.ncbi.nlm.nih.gov/pubmed/3417292&lt;/url&gt;&lt;/related-urls&gt;&lt;/urls&gt;&lt;electronic-resource-num&gt;10.1016/s0046-8177(88)80090-x&lt;/electronic-resource-num&gt;&lt;/record&gt;&lt;/Cite&gt;&lt;/EndNote&gt;</w:instrText>
      </w:r>
      <w:r w:rsidR="000F6E3F">
        <w:rPr>
          <w:szCs w:val="24"/>
        </w:rPr>
        <w:fldChar w:fldCharType="separate"/>
      </w:r>
      <w:r w:rsidR="008D6FB4">
        <w:rPr>
          <w:noProof/>
          <w:szCs w:val="24"/>
        </w:rPr>
        <w:t>[</w:t>
      </w:r>
      <w:hyperlink w:anchor="_ENREF_35" w:tooltip="LaGrenade, 1988 #42" w:history="1">
        <w:r w:rsidR="00F85E0A">
          <w:rPr>
            <w:noProof/>
            <w:szCs w:val="24"/>
          </w:rPr>
          <w:t>35</w:t>
        </w:r>
      </w:hyperlink>
      <w:r w:rsidR="008D6FB4">
        <w:rPr>
          <w:noProof/>
          <w:szCs w:val="24"/>
        </w:rPr>
        <w:t>]</w:t>
      </w:r>
      <w:r w:rsidR="000F6E3F">
        <w:rPr>
          <w:szCs w:val="24"/>
        </w:rPr>
        <w:fldChar w:fldCharType="end"/>
      </w:r>
      <w:r>
        <w:rPr>
          <w:szCs w:val="24"/>
        </w:rPr>
        <w:t>. A study suggested that CDC42</w:t>
      </w:r>
      <w:r>
        <w:rPr>
          <w:szCs w:val="24"/>
          <w:vertAlign w:val="superscript"/>
        </w:rPr>
        <w:t>+</w:t>
      </w:r>
      <w:r>
        <w:rPr>
          <w:szCs w:val="24"/>
        </w:rPr>
        <w:t xml:space="preserve"> macrophages could inhibit endometriosis in endometrioid and clear cell carcinoma of ovary, and thus play a certain role in alleviating malignant progression of cancer </w:t>
      </w:r>
      <w:r w:rsidR="000F6E3F">
        <w:rPr>
          <w:szCs w:val="24"/>
        </w:rPr>
        <w:fldChar w:fldCharType="begin"/>
      </w:r>
      <w:r w:rsidR="008D6FB4">
        <w:rPr>
          <w:szCs w:val="24"/>
        </w:rPr>
        <w:instrText xml:space="preserve"> ADDIN EN.CITE &lt;EndNote&gt;&lt;Cite&gt;&lt;Author&gt;Canet&lt;/Author&gt;&lt;Year&gt;2012&lt;/Year&gt;&lt;RecNum&gt;43&lt;/RecNum&gt;&lt;DisplayText&gt;[36]&lt;/DisplayText&gt;&lt;record&gt;&lt;rec-number&gt;43&lt;/rec-number&gt;&lt;foreign-keys&gt;&lt;key app="EN" db-id="s5atps9xtwt9abefp29x2rpo5vfsss0serws"&gt;43&lt;/key&gt;&lt;/foreign-keys&gt;&lt;ref-type name="Journal Article"&gt;17&lt;/ref-type&gt;&lt;contributors&gt;&lt;authors&gt;&lt;author&gt;Canet, B.&lt;/author&gt;&lt;author&gt;Pons, C.&lt;/author&gt;&lt;author&gt;Espinosa, I.&lt;/author&gt;&lt;author&gt;Prat, J.&lt;/author&gt;&lt;/authors&gt;&lt;/contributors&gt;&lt;auth-address&gt;Department of Pathology, Hospital de la Santa Creu i Sant Pau, Institute of Biomedical Research (IIB Sant Pau), Autonomous University of Barcelona, Barcelona -08041, Spain.&lt;/auth-address&gt;&lt;titles&gt;&lt;title&gt;CDC42-positive macrophages may prevent malignant transformation of ovarian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720-5&lt;/pages&gt;&lt;volume&gt;43&lt;/volume&gt;&lt;number&gt;5&lt;/number&gt;&lt;keywords&gt;&lt;keyword&gt;Adult&lt;/keyword&gt;&lt;keyword&gt;Carcinoma/genetics/*metabolism/pathology&lt;/keyword&gt;&lt;keyword&gt;Cell Transformation, Neoplastic/genetics/*metabolism/pathology&lt;/keyword&gt;&lt;keyword&gt;Endometriosis/genetics/*metabolism/pathology&lt;/keyword&gt;&lt;keyword&gt;Female&lt;/keyword&gt;&lt;keyword&gt;Humans&lt;/keyword&gt;&lt;keyword&gt;Macrophages/*metabolism/pathology&lt;/keyword&gt;&lt;keyword&gt;Middle Aged&lt;/keyword&gt;&lt;keyword&gt;Ovarian Diseases/genetics/*metabolism/pathology&lt;/keyword&gt;&lt;keyword&gt;Ovarian Neoplasms/genetics/metabolism/pathology&lt;/keyword&gt;&lt;keyword&gt;cdc42 GTP-Binding Protein/genetics/*metabolism&lt;/keyword&gt;&lt;/keywords&gt;&lt;dates&gt;&lt;year&gt;2012&lt;/year&gt;&lt;pub-dates&gt;&lt;date&gt;May&lt;/date&gt;&lt;/pub-dates&gt;&lt;/dates&gt;&lt;isbn&gt;1532-8392 (Electronic)&amp;#xD;0046-8177 (Linking)&lt;/isbn&gt;&lt;accession-num&gt;21944080&lt;/accession-num&gt;&lt;urls&gt;&lt;related-urls&gt;&lt;url&gt;http://www.ncbi.nlm.nih.gov/pubmed/21944080&lt;/url&gt;&lt;/related-urls&gt;&lt;/urls&gt;&lt;electronic-resource-num&gt;10.1016/j.humpath.2011.06.020&lt;/electronic-resource-num&gt;&lt;/record&gt;&lt;/Cite&gt;&lt;/EndNote&gt;</w:instrText>
      </w:r>
      <w:r w:rsidR="000F6E3F">
        <w:rPr>
          <w:szCs w:val="24"/>
        </w:rPr>
        <w:fldChar w:fldCharType="separate"/>
      </w:r>
      <w:r w:rsidR="008D6FB4">
        <w:rPr>
          <w:noProof/>
          <w:szCs w:val="24"/>
        </w:rPr>
        <w:t>[</w:t>
      </w:r>
      <w:hyperlink w:anchor="_ENREF_36" w:tooltip="Canet, 2012 #43" w:history="1">
        <w:r w:rsidR="00F85E0A">
          <w:rPr>
            <w:noProof/>
            <w:szCs w:val="24"/>
          </w:rPr>
          <w:t>36</w:t>
        </w:r>
      </w:hyperlink>
      <w:r w:rsidR="008D6FB4">
        <w:rPr>
          <w:noProof/>
          <w:szCs w:val="24"/>
        </w:rPr>
        <w:t>]</w:t>
      </w:r>
      <w:r w:rsidR="000F6E3F">
        <w:rPr>
          <w:szCs w:val="24"/>
        </w:rPr>
        <w:fldChar w:fldCharType="end"/>
      </w:r>
      <w:r>
        <w:rPr>
          <w:szCs w:val="24"/>
        </w:rPr>
        <w:t xml:space="preserve">. Glypican-3 (GPC3), specifically expressed in ovarian clear cell carcinoma, is capable of inhibiting ovarian tumor growth in mice by enhancing the proportion of M1 macrophages </w:t>
      </w:r>
      <w:r w:rsidR="000F6E3F">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
</w:fldData>
        </w:fldChar>
      </w:r>
      <w:r w:rsidR="008D6FB4">
        <w:rPr>
          <w:szCs w:val="24"/>
        </w:rPr>
        <w:instrText xml:space="preserve"> ADDIN EN.CITE </w:instrText>
      </w:r>
      <w:r w:rsidR="000F6E3F">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
</w:fldData>
        </w:fldChar>
      </w:r>
      <w:r w:rsidR="008D6FB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D6FB4">
        <w:rPr>
          <w:noProof/>
          <w:szCs w:val="24"/>
        </w:rPr>
        <w:t>[</w:t>
      </w:r>
      <w:hyperlink w:anchor="_ENREF_37" w:tooltip="Luo, 2014 #44" w:history="1">
        <w:r w:rsidR="00F85E0A">
          <w:rPr>
            <w:noProof/>
            <w:szCs w:val="24"/>
          </w:rPr>
          <w:t>37</w:t>
        </w:r>
      </w:hyperlink>
      <w:r w:rsidR="008D6FB4">
        <w:rPr>
          <w:noProof/>
          <w:szCs w:val="24"/>
        </w:rPr>
        <w:t>]</w:t>
      </w:r>
      <w:r w:rsidR="000F6E3F">
        <w:rPr>
          <w:szCs w:val="24"/>
        </w:rPr>
        <w:fldChar w:fldCharType="end"/>
      </w:r>
      <w:r>
        <w:rPr>
          <w:szCs w:val="24"/>
        </w:rPr>
        <w:t>. B7-H4 is expressed in the surface of OC cells and is associated with the infiltration of T cells and CD14</w:t>
      </w:r>
      <w:r>
        <w:rPr>
          <w:szCs w:val="24"/>
          <w:vertAlign w:val="superscript"/>
        </w:rPr>
        <w:t>+</w:t>
      </w:r>
      <w:r>
        <w:rPr>
          <w:szCs w:val="24"/>
        </w:rPr>
        <w:t xml:space="preserve"> macrophages in ovarian clear cell carcinoma, while have no concern with serous OC and ovarian endometrioid carcinoma </w:t>
      </w:r>
      <w:r w:rsidR="000F6E3F">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
</w:fldData>
        </w:fldChar>
      </w:r>
      <w:r w:rsidR="008D6FB4">
        <w:rPr>
          <w:szCs w:val="24"/>
        </w:rPr>
        <w:instrText xml:space="preserve"> ADDIN EN.CITE </w:instrText>
      </w:r>
      <w:r w:rsidR="000F6E3F">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
</w:fldData>
        </w:fldChar>
      </w:r>
      <w:r w:rsidR="008D6FB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D6FB4">
        <w:rPr>
          <w:noProof/>
          <w:szCs w:val="24"/>
        </w:rPr>
        <w:t>[</w:t>
      </w:r>
      <w:hyperlink w:anchor="_ENREF_38" w:tooltip="Kryczek, 2006 #45" w:history="1">
        <w:r w:rsidR="00F85E0A">
          <w:rPr>
            <w:noProof/>
            <w:szCs w:val="24"/>
          </w:rPr>
          <w:t>38</w:t>
        </w:r>
      </w:hyperlink>
      <w:r w:rsidR="008D6FB4">
        <w:rPr>
          <w:noProof/>
          <w:szCs w:val="24"/>
        </w:rPr>
        <w:t>]</w:t>
      </w:r>
      <w:r w:rsidR="000F6E3F">
        <w:rPr>
          <w:szCs w:val="24"/>
        </w:rPr>
        <w:fldChar w:fldCharType="end"/>
      </w:r>
      <w:r>
        <w:rPr>
          <w:szCs w:val="24"/>
        </w:rPr>
        <w:t xml:space="preserve">. Although several studies have shown that M1 macrophages have significant anti-tumor effects, Untack Cho </w:t>
      </w:r>
      <w:r>
        <w:rPr>
          <w:i/>
          <w:iCs/>
          <w:szCs w:val="24"/>
        </w:rPr>
        <w:t xml:space="preserve">et al. </w:t>
      </w:r>
      <w:r>
        <w:rPr>
          <w:szCs w:val="24"/>
        </w:rPr>
        <w:t xml:space="preserve">found that M1 macrophages could promote OC cell metastasis by activating NF-κB signaling pathway </w:t>
      </w:r>
      <w:r w:rsidR="000F6E3F">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sidR="008D6FB4">
        <w:rPr>
          <w:szCs w:val="24"/>
        </w:rPr>
        <w:instrText xml:space="preserve"> ADDIN EN.CITE </w:instrText>
      </w:r>
      <w:r w:rsidR="000F6E3F">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sidR="008D6FB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D6FB4">
        <w:rPr>
          <w:noProof/>
          <w:szCs w:val="24"/>
        </w:rPr>
        <w:t>[</w:t>
      </w:r>
      <w:hyperlink w:anchor="_ENREF_39" w:tooltip="Cho, 2018 #46" w:history="1">
        <w:r w:rsidR="00F85E0A">
          <w:rPr>
            <w:noProof/>
            <w:szCs w:val="24"/>
          </w:rPr>
          <w:t>39</w:t>
        </w:r>
      </w:hyperlink>
      <w:r w:rsidR="008D6FB4">
        <w:rPr>
          <w:noProof/>
          <w:szCs w:val="24"/>
        </w:rPr>
        <w:t>]</w:t>
      </w:r>
      <w:r w:rsidR="000F6E3F">
        <w:rPr>
          <w:szCs w:val="24"/>
        </w:rPr>
        <w:fldChar w:fldCharType="end"/>
      </w:r>
      <w:r>
        <w:rPr>
          <w:szCs w:val="24"/>
        </w:rPr>
        <w:t>. These above findings suggest that macrophages, as a type of immune cells in the tumor microenvironment, play an important role in the development and prognosis of OC. Currently, the mechanism of macrophages in different polarization states on the malignant progression of OC with different histological subtypes needs to be further explored</w:t>
      </w:r>
      <w:r w:rsidR="008D6FB4">
        <w:rPr>
          <w:rFonts w:hint="eastAsia"/>
          <w:szCs w:val="24"/>
        </w:rPr>
        <w:t>.</w:t>
      </w:r>
    </w:p>
    <w:p w14:paraId="1CE03A76" w14:textId="43D6DA0B" w:rsidR="009C6752" w:rsidRDefault="009C6752" w:rsidP="008D33DC">
      <w:pPr>
        <w:spacing w:line="360" w:lineRule="auto"/>
        <w:rPr>
          <w:szCs w:val="24"/>
        </w:rPr>
      </w:pPr>
    </w:p>
    <w:p w14:paraId="7F7EBF9B" w14:textId="7EFAB58A" w:rsidR="008D33DC" w:rsidRPr="008132AA" w:rsidRDefault="000D2F16" w:rsidP="008D33DC">
      <w:pPr>
        <w:spacing w:line="360" w:lineRule="auto"/>
        <w:rPr>
          <w:b/>
          <w:bCs/>
          <w:color w:val="FF0000"/>
          <w:sz w:val="32"/>
          <w:szCs w:val="32"/>
        </w:rPr>
      </w:pPr>
      <w:r w:rsidRPr="008132AA">
        <w:rPr>
          <w:b/>
          <w:bCs/>
          <w:color w:val="FF0000"/>
          <w:sz w:val="32"/>
          <w:szCs w:val="32"/>
        </w:rPr>
        <w:t>3</w:t>
      </w:r>
      <w:r w:rsidR="008D33DC" w:rsidRPr="008132AA">
        <w:rPr>
          <w:b/>
          <w:bCs/>
          <w:color w:val="FF0000"/>
          <w:sz w:val="32"/>
          <w:szCs w:val="32"/>
        </w:rPr>
        <w:t xml:space="preserve">. The </w:t>
      </w:r>
      <w:r w:rsidRPr="008132AA">
        <w:rPr>
          <w:b/>
          <w:bCs/>
          <w:color w:val="FF0000"/>
          <w:sz w:val="32"/>
          <w:szCs w:val="32"/>
        </w:rPr>
        <w:t xml:space="preserve">promising relationship between macrophage </w:t>
      </w:r>
      <w:r w:rsidRPr="008132AA">
        <w:rPr>
          <w:b/>
          <w:bCs/>
          <w:color w:val="FF0000"/>
          <w:sz w:val="32"/>
          <w:szCs w:val="32"/>
        </w:rPr>
        <w:lastRenderedPageBreak/>
        <w:t>polarization during ageing</w:t>
      </w:r>
    </w:p>
    <w:p w14:paraId="3973710D" w14:textId="1120E135" w:rsidR="000D2F16" w:rsidRDefault="00991DD5" w:rsidP="008D33DC">
      <w:pPr>
        <w:spacing w:line="360" w:lineRule="auto"/>
        <w:rPr>
          <w:color w:val="FF0000"/>
        </w:rPr>
      </w:pPr>
      <w:r w:rsidRPr="008132AA">
        <w:rPr>
          <w:color w:val="FF0000"/>
        </w:rPr>
        <w:t>Ag</w:t>
      </w:r>
      <w:r w:rsidR="00DA0290">
        <w:rPr>
          <w:color w:val="FF0000"/>
        </w:rPr>
        <w:t>e</w:t>
      </w:r>
      <w:r w:rsidRPr="008132AA">
        <w:rPr>
          <w:color w:val="FF0000"/>
        </w:rPr>
        <w:t xml:space="preserve">ing-mediated immune dysregulation </w:t>
      </w:r>
      <w:r w:rsidR="00771578">
        <w:rPr>
          <w:color w:val="FF0000"/>
        </w:rPr>
        <w:t>contribute</w:t>
      </w:r>
      <w:r w:rsidRPr="008132AA">
        <w:rPr>
          <w:color w:val="FF0000"/>
        </w:rPr>
        <w:t xml:space="preserve">s </w:t>
      </w:r>
      <w:r w:rsidR="00771578">
        <w:rPr>
          <w:color w:val="FF0000"/>
        </w:rPr>
        <w:t xml:space="preserve">to </w:t>
      </w:r>
      <w:r w:rsidRPr="008132AA">
        <w:rPr>
          <w:color w:val="FF0000"/>
        </w:rPr>
        <w:t xml:space="preserve">the normal </w:t>
      </w:r>
      <w:r w:rsidRPr="008132AA">
        <w:rPr>
          <w:color w:val="FF0000"/>
        </w:rPr>
        <w:t xml:space="preserve">dynamic balance of </w:t>
      </w:r>
      <w:r w:rsidR="00771578">
        <w:rPr>
          <w:color w:val="FF0000"/>
        </w:rPr>
        <w:t xml:space="preserve">different </w:t>
      </w:r>
      <w:r w:rsidRPr="008132AA">
        <w:rPr>
          <w:color w:val="FF0000"/>
        </w:rPr>
        <w:t>immun</w:t>
      </w:r>
      <w:r w:rsidR="00771578">
        <w:rPr>
          <w:color w:val="FF0000"/>
        </w:rPr>
        <w:t>ological</w:t>
      </w:r>
      <w:r w:rsidRPr="008132AA">
        <w:rPr>
          <w:color w:val="FF0000"/>
        </w:rPr>
        <w:t xml:space="preserve"> cell </w:t>
      </w:r>
      <w:r w:rsidR="00771578">
        <w:rPr>
          <w:color w:val="FF0000"/>
        </w:rPr>
        <w:t>sub</w:t>
      </w:r>
      <w:r w:rsidRPr="008132AA">
        <w:rPr>
          <w:color w:val="FF0000"/>
        </w:rPr>
        <w:t xml:space="preserve">types and </w:t>
      </w:r>
      <w:r w:rsidR="00771578">
        <w:rPr>
          <w:color w:val="FF0000"/>
        </w:rPr>
        <w:t xml:space="preserve">relevant </w:t>
      </w:r>
      <w:r w:rsidRPr="008132AA">
        <w:rPr>
          <w:color w:val="FF0000"/>
        </w:rPr>
        <w:t xml:space="preserve">functions, resulting in </w:t>
      </w:r>
      <w:r w:rsidRPr="008132AA">
        <w:rPr>
          <w:color w:val="FF0000"/>
        </w:rPr>
        <w:t xml:space="preserve">the </w:t>
      </w:r>
      <w:r w:rsidR="00D0460D" w:rsidRPr="00D0460D">
        <w:rPr>
          <w:color w:val="FF0000"/>
        </w:rPr>
        <w:t>occurrence</w:t>
      </w:r>
      <w:r w:rsidR="00E86088" w:rsidRPr="008132AA">
        <w:rPr>
          <w:color w:val="FF0000"/>
        </w:rPr>
        <w:t xml:space="preserve"> and poor progression of cancer</w:t>
      </w:r>
      <w:r w:rsidR="00771578">
        <w:rPr>
          <w:color w:val="FF0000"/>
        </w:rPr>
        <w:t xml:space="preserve"> [40]</w:t>
      </w:r>
      <w:r w:rsidRPr="008132AA">
        <w:rPr>
          <w:color w:val="FF0000"/>
        </w:rPr>
        <w:t xml:space="preserve">. </w:t>
      </w:r>
      <w:r w:rsidR="00245514">
        <w:rPr>
          <w:color w:val="FF0000"/>
        </w:rPr>
        <w:t>A</w:t>
      </w:r>
      <w:r w:rsidR="00245514" w:rsidRPr="00A92549">
        <w:rPr>
          <w:color w:val="FF0000"/>
        </w:rPr>
        <w:t>g</w:t>
      </w:r>
      <w:r w:rsidR="00245514">
        <w:rPr>
          <w:color w:val="FF0000"/>
        </w:rPr>
        <w:t>e</w:t>
      </w:r>
      <w:r w:rsidR="00245514" w:rsidRPr="00A92549">
        <w:rPr>
          <w:color w:val="FF0000"/>
        </w:rPr>
        <w:t>ing process</w:t>
      </w:r>
      <w:r w:rsidR="00245514" w:rsidRPr="00A92549">
        <w:rPr>
          <w:color w:val="FF0000"/>
        </w:rPr>
        <w:t xml:space="preserve"> </w:t>
      </w:r>
      <w:r w:rsidR="00245514">
        <w:rPr>
          <w:color w:val="FF0000"/>
        </w:rPr>
        <w:t xml:space="preserve">displays the several characteristics such as </w:t>
      </w:r>
      <w:r w:rsidR="00A92549" w:rsidRPr="00A92549">
        <w:rPr>
          <w:color w:val="FF0000"/>
        </w:rPr>
        <w:t>Non-infectious chronic, low-grade inflammation</w:t>
      </w:r>
      <w:r w:rsidR="00245514">
        <w:rPr>
          <w:color w:val="FF0000"/>
        </w:rPr>
        <w:t xml:space="preserve"> and so on</w:t>
      </w:r>
      <w:r w:rsidR="00A92549" w:rsidRPr="00A92549">
        <w:rPr>
          <w:color w:val="FF0000"/>
        </w:rPr>
        <w:t xml:space="preserve">, </w:t>
      </w:r>
      <w:r w:rsidR="00245514">
        <w:rPr>
          <w:color w:val="FF0000"/>
        </w:rPr>
        <w:t>which</w:t>
      </w:r>
      <w:r w:rsidR="00A92549" w:rsidRPr="00A92549">
        <w:rPr>
          <w:color w:val="FF0000"/>
        </w:rPr>
        <w:t xml:space="preserve"> </w:t>
      </w:r>
      <w:r w:rsidR="00245514">
        <w:rPr>
          <w:color w:val="FF0000"/>
        </w:rPr>
        <w:t>also performs</w:t>
      </w:r>
      <w:r w:rsidR="00A92549" w:rsidRPr="00A92549">
        <w:rPr>
          <w:color w:val="FF0000"/>
        </w:rPr>
        <w:t xml:space="preserve"> </w:t>
      </w:r>
      <w:r w:rsidR="00245514">
        <w:rPr>
          <w:color w:val="FF0000"/>
        </w:rPr>
        <w:t>large amounts</w:t>
      </w:r>
      <w:r w:rsidR="00A92549" w:rsidRPr="00A92549">
        <w:rPr>
          <w:color w:val="FF0000"/>
        </w:rPr>
        <w:t xml:space="preserve"> of age-related pathologi</w:t>
      </w:r>
      <w:r w:rsidR="00245514">
        <w:rPr>
          <w:color w:val="FF0000"/>
        </w:rPr>
        <w:t>cal changes</w:t>
      </w:r>
      <w:r w:rsidR="00771578">
        <w:rPr>
          <w:color w:val="FF0000"/>
        </w:rPr>
        <w:t xml:space="preserve"> [41]</w:t>
      </w:r>
      <w:r w:rsidR="00A92549" w:rsidRPr="00A92549">
        <w:rPr>
          <w:color w:val="FF0000"/>
        </w:rPr>
        <w:t xml:space="preserve">. It is </w:t>
      </w:r>
      <w:r w:rsidR="00245514">
        <w:rPr>
          <w:color w:val="FF0000"/>
        </w:rPr>
        <w:t>illustrat</w:t>
      </w:r>
      <w:r w:rsidR="00A92549" w:rsidRPr="00A92549">
        <w:rPr>
          <w:color w:val="FF0000"/>
        </w:rPr>
        <w:t xml:space="preserve">ed that </w:t>
      </w:r>
      <w:r w:rsidR="00245514">
        <w:rPr>
          <w:color w:val="FF0000"/>
        </w:rPr>
        <w:t xml:space="preserve">a large number of </w:t>
      </w:r>
      <w:r w:rsidR="00A92549" w:rsidRPr="00A92549">
        <w:rPr>
          <w:color w:val="FF0000"/>
        </w:rPr>
        <w:t>macromolecules</w:t>
      </w:r>
      <w:r w:rsidR="00245514">
        <w:rPr>
          <w:color w:val="FF0000"/>
        </w:rPr>
        <w:t xml:space="preserve">, cytokines, and </w:t>
      </w:r>
      <w:r w:rsidR="00A92549" w:rsidRPr="00A92549">
        <w:rPr>
          <w:color w:val="FF0000"/>
        </w:rPr>
        <w:t xml:space="preserve">multi-protein complexes employed by the innate immune system </w:t>
      </w:r>
      <w:r w:rsidR="006B043C">
        <w:rPr>
          <w:color w:val="FF0000"/>
        </w:rPr>
        <w:t>upon ageing stimulation</w:t>
      </w:r>
      <w:r w:rsidR="00771578">
        <w:rPr>
          <w:color w:val="FF0000"/>
        </w:rPr>
        <w:t xml:space="preserve"> [42]</w:t>
      </w:r>
      <w:r w:rsidR="00A92549" w:rsidRPr="00A92549">
        <w:rPr>
          <w:color w:val="FF0000"/>
        </w:rPr>
        <w:t xml:space="preserve">. In addition to their beneficial roles, IL-1β and IL-18 also </w:t>
      </w:r>
      <w:r w:rsidR="006B043C">
        <w:rPr>
          <w:color w:val="FF0000"/>
        </w:rPr>
        <w:t>result in</w:t>
      </w:r>
      <w:r w:rsidR="00A92549" w:rsidRPr="00A92549">
        <w:rPr>
          <w:color w:val="FF0000"/>
        </w:rPr>
        <w:t xml:space="preserve"> </w:t>
      </w:r>
      <w:r w:rsidR="006B043C">
        <w:rPr>
          <w:color w:val="FF0000"/>
        </w:rPr>
        <w:t xml:space="preserve">the </w:t>
      </w:r>
      <w:r w:rsidR="006B043C" w:rsidRPr="006B043C">
        <w:rPr>
          <w:color w:val="FF0000"/>
        </w:rPr>
        <w:t>occurrence and poor progression</w:t>
      </w:r>
      <w:r w:rsidR="006B043C">
        <w:rPr>
          <w:color w:val="FF0000"/>
        </w:rPr>
        <w:t xml:space="preserve"> of</w:t>
      </w:r>
      <w:r w:rsidR="00A92549" w:rsidRPr="00A92549">
        <w:rPr>
          <w:color w:val="FF0000"/>
        </w:rPr>
        <w:t xml:space="preserve"> disease</w:t>
      </w:r>
      <w:r w:rsidR="006B043C">
        <w:rPr>
          <w:color w:val="FF0000"/>
        </w:rPr>
        <w:t>s</w:t>
      </w:r>
      <w:r w:rsidR="00A92549" w:rsidRPr="00A92549">
        <w:rPr>
          <w:color w:val="FF0000"/>
        </w:rPr>
        <w:t xml:space="preserve"> during ag</w:t>
      </w:r>
      <w:r w:rsidR="00967FCC">
        <w:rPr>
          <w:color w:val="FF0000"/>
        </w:rPr>
        <w:t>e</w:t>
      </w:r>
      <w:r w:rsidR="00A92549" w:rsidRPr="00A92549">
        <w:rPr>
          <w:color w:val="FF0000"/>
        </w:rPr>
        <w:t>ing</w:t>
      </w:r>
      <w:r w:rsidR="00771578">
        <w:rPr>
          <w:color w:val="FF0000"/>
        </w:rPr>
        <w:t xml:space="preserve"> [43]</w:t>
      </w:r>
      <w:r w:rsidR="00A92549" w:rsidRPr="00A92549">
        <w:rPr>
          <w:color w:val="FF0000"/>
        </w:rPr>
        <w:t xml:space="preserve">. Accumulating evidence suggests that low grade chronic inflammation </w:t>
      </w:r>
      <w:r w:rsidR="006B043C">
        <w:rPr>
          <w:color w:val="FF0000"/>
        </w:rPr>
        <w:t>during ageing could attribute</w:t>
      </w:r>
      <w:r w:rsidR="00A92549" w:rsidRPr="00A92549">
        <w:rPr>
          <w:color w:val="FF0000"/>
        </w:rPr>
        <w:t xml:space="preserve"> to age-related functional decline</w:t>
      </w:r>
      <w:r w:rsidR="00771578">
        <w:rPr>
          <w:color w:val="FF0000"/>
        </w:rPr>
        <w:t xml:space="preserve"> [44]</w:t>
      </w:r>
      <w:r w:rsidR="00A92549" w:rsidRPr="00A92549">
        <w:rPr>
          <w:color w:val="FF0000"/>
        </w:rPr>
        <w:t>.</w:t>
      </w:r>
      <w:r w:rsidR="00A92549">
        <w:rPr>
          <w:color w:val="FF0000"/>
        </w:rPr>
        <w:t xml:space="preserve"> </w:t>
      </w:r>
      <w:r w:rsidR="003A3827" w:rsidRPr="00711CAA">
        <w:rPr>
          <w:color w:val="FF0000"/>
        </w:rPr>
        <w:t>Ovarian ag</w:t>
      </w:r>
      <w:r w:rsidR="00967FCC">
        <w:rPr>
          <w:color w:val="FF0000"/>
        </w:rPr>
        <w:t>e</w:t>
      </w:r>
      <w:r w:rsidR="003A3827" w:rsidRPr="00711CAA">
        <w:rPr>
          <w:color w:val="FF0000"/>
        </w:rPr>
        <w:t>ing is a natural process characterized by follicular depletion and a reduction in oocyte quality, resulting in loss of ovarian function, cycle irregularity and eventually infertility and menopause</w:t>
      </w:r>
      <w:r w:rsidR="00771578">
        <w:rPr>
          <w:color w:val="FF0000"/>
        </w:rPr>
        <w:t xml:space="preserve"> [45]</w:t>
      </w:r>
      <w:r w:rsidR="003A3827" w:rsidRPr="00711CAA">
        <w:rPr>
          <w:color w:val="FF0000"/>
        </w:rPr>
        <w:t>.</w:t>
      </w:r>
      <w:r w:rsidR="003A3827" w:rsidRPr="00711CAA">
        <w:rPr>
          <w:color w:val="FF0000"/>
        </w:rPr>
        <w:t xml:space="preserve"> </w:t>
      </w:r>
      <w:r w:rsidR="000B300B" w:rsidRPr="00711CAA">
        <w:rPr>
          <w:color w:val="FF0000"/>
        </w:rPr>
        <w:t>Ovarian</w:t>
      </w:r>
      <w:r w:rsidR="000B300B" w:rsidRPr="00711CAA">
        <w:rPr>
          <w:color w:val="FF0000"/>
        </w:rPr>
        <w:t xml:space="preserve"> ag</w:t>
      </w:r>
      <w:r w:rsidR="00745815">
        <w:rPr>
          <w:color w:val="FF0000"/>
        </w:rPr>
        <w:t>e</w:t>
      </w:r>
      <w:r w:rsidR="000B300B" w:rsidRPr="00711CAA">
        <w:rPr>
          <w:color w:val="FF0000"/>
        </w:rPr>
        <w:t>ing is characterized by ovarian myocyte inflammation and the gradual development of ovarian cancer</w:t>
      </w:r>
      <w:r w:rsidR="00771578">
        <w:rPr>
          <w:color w:val="FF0000"/>
        </w:rPr>
        <w:t xml:space="preserve"> [46]</w:t>
      </w:r>
      <w:r w:rsidR="000B300B" w:rsidRPr="00711CAA">
        <w:rPr>
          <w:color w:val="FF0000"/>
        </w:rPr>
        <w:t>.</w:t>
      </w:r>
      <w:r w:rsidR="000B300B" w:rsidRPr="00711CAA">
        <w:rPr>
          <w:color w:val="FF0000"/>
        </w:rPr>
        <w:t xml:space="preserve"> When</w:t>
      </w:r>
      <w:r w:rsidRPr="00711CAA">
        <w:rPr>
          <w:color w:val="FF0000"/>
        </w:rPr>
        <w:t xml:space="preserve"> </w:t>
      </w:r>
      <w:r w:rsidR="00E86088" w:rsidRPr="00711CAA">
        <w:rPr>
          <w:color w:val="FF0000"/>
        </w:rPr>
        <w:t>ovarian</w:t>
      </w:r>
      <w:r w:rsidR="00E86088" w:rsidRPr="008132AA">
        <w:rPr>
          <w:color w:val="FF0000"/>
        </w:rPr>
        <w:t xml:space="preserve"> cancer</w:t>
      </w:r>
      <w:r w:rsidRPr="008132AA">
        <w:rPr>
          <w:color w:val="FF0000"/>
        </w:rPr>
        <w:t xml:space="preserve"> </w:t>
      </w:r>
      <w:r w:rsidR="003A3827">
        <w:rPr>
          <w:color w:val="FF0000"/>
        </w:rPr>
        <w:t xml:space="preserve">related </w:t>
      </w:r>
      <w:r w:rsidRPr="008132AA">
        <w:rPr>
          <w:color w:val="FF0000"/>
        </w:rPr>
        <w:t>inflammation</w:t>
      </w:r>
      <w:r w:rsidR="000B300B">
        <w:rPr>
          <w:color w:val="FF0000"/>
        </w:rPr>
        <w:t xml:space="preserve"> is under consideration</w:t>
      </w:r>
      <w:r w:rsidRPr="008132AA">
        <w:rPr>
          <w:color w:val="FF0000"/>
        </w:rPr>
        <w:t xml:space="preserve">, immune activation is critical for </w:t>
      </w:r>
      <w:r w:rsidR="006B043C">
        <w:rPr>
          <w:color w:val="FF0000"/>
        </w:rPr>
        <w:t xml:space="preserve">malignant </w:t>
      </w:r>
      <w:r w:rsidR="00E86088" w:rsidRPr="008132AA">
        <w:rPr>
          <w:color w:val="FF0000"/>
        </w:rPr>
        <w:t>progression or protection of ovarian</w:t>
      </w:r>
      <w:r w:rsidRPr="008132AA">
        <w:rPr>
          <w:color w:val="FF0000"/>
        </w:rPr>
        <w:t xml:space="preserve"> </w:t>
      </w:r>
      <w:r w:rsidR="00E86088" w:rsidRPr="008132AA">
        <w:rPr>
          <w:color w:val="FF0000"/>
        </w:rPr>
        <w:t>cancer by</w:t>
      </w:r>
      <w:r w:rsidRPr="008132AA">
        <w:rPr>
          <w:color w:val="FF0000"/>
        </w:rPr>
        <w:t xml:space="preserve"> maintain</w:t>
      </w:r>
      <w:r w:rsidR="00E86088" w:rsidRPr="008132AA">
        <w:rPr>
          <w:color w:val="FF0000"/>
        </w:rPr>
        <w:t>ing</w:t>
      </w:r>
      <w:r w:rsidRPr="008132AA">
        <w:rPr>
          <w:color w:val="FF0000"/>
        </w:rPr>
        <w:t xml:space="preserve"> </w:t>
      </w:r>
      <w:r w:rsidR="006B043C">
        <w:rPr>
          <w:color w:val="FF0000"/>
        </w:rPr>
        <w:t xml:space="preserve">dynamic balance of </w:t>
      </w:r>
      <w:r w:rsidR="00E86088" w:rsidRPr="008132AA">
        <w:rPr>
          <w:color w:val="FF0000"/>
        </w:rPr>
        <w:t>macrophage</w:t>
      </w:r>
      <w:r w:rsidR="006B043C">
        <w:rPr>
          <w:color w:val="FF0000"/>
        </w:rPr>
        <w:t>s</w:t>
      </w:r>
      <w:r w:rsidR="00E86088" w:rsidRPr="008132AA">
        <w:rPr>
          <w:color w:val="FF0000"/>
        </w:rPr>
        <w:t xml:space="preserve"> polarization</w:t>
      </w:r>
      <w:r w:rsidRPr="008132AA">
        <w:rPr>
          <w:color w:val="FF0000"/>
        </w:rPr>
        <w:t>.</w:t>
      </w:r>
      <w:r w:rsidR="00A92549">
        <w:rPr>
          <w:color w:val="FF0000"/>
        </w:rPr>
        <w:t xml:space="preserve"> </w:t>
      </w:r>
    </w:p>
    <w:p w14:paraId="79D090F2" w14:textId="160CBB5F" w:rsidR="00A92549" w:rsidRPr="00A92549" w:rsidRDefault="00A92549" w:rsidP="008D33DC">
      <w:pPr>
        <w:spacing w:line="360" w:lineRule="auto"/>
        <w:rPr>
          <w:rFonts w:hint="eastAsia"/>
          <w:color w:val="FF0000"/>
        </w:rPr>
      </w:pPr>
      <w:r>
        <w:rPr>
          <w:rFonts w:hint="eastAsia"/>
          <w:color w:val="FF0000"/>
        </w:rPr>
        <w:t xml:space="preserve"> </w:t>
      </w:r>
      <w:r>
        <w:rPr>
          <w:color w:val="FF0000"/>
        </w:rPr>
        <w:t xml:space="preserve">  </w:t>
      </w:r>
      <w:r w:rsidR="00711CAA" w:rsidRPr="00711CAA">
        <w:rPr>
          <w:color w:val="FF0000"/>
        </w:rPr>
        <w:t xml:space="preserve">Macrophages </w:t>
      </w:r>
      <w:r w:rsidR="006B043C">
        <w:rPr>
          <w:color w:val="FF0000"/>
        </w:rPr>
        <w:t>act as crucial</w:t>
      </w:r>
      <w:r w:rsidR="00711CAA" w:rsidRPr="00711CAA">
        <w:rPr>
          <w:color w:val="FF0000"/>
        </w:rPr>
        <w:t xml:space="preserve"> cells</w:t>
      </w:r>
      <w:r w:rsidR="006B043C" w:rsidRPr="006B043C">
        <w:rPr>
          <w:color w:val="FF0000"/>
        </w:rPr>
        <w:t xml:space="preserve"> </w:t>
      </w:r>
      <w:r w:rsidR="006B043C">
        <w:rPr>
          <w:color w:val="FF0000"/>
        </w:rPr>
        <w:t xml:space="preserve">in </w:t>
      </w:r>
      <w:r w:rsidR="006B043C" w:rsidRPr="00711CAA">
        <w:rPr>
          <w:color w:val="FF0000"/>
        </w:rPr>
        <w:t>innate immune</w:t>
      </w:r>
      <w:r w:rsidR="00711CAA" w:rsidRPr="00711CAA">
        <w:rPr>
          <w:color w:val="FF0000"/>
        </w:rPr>
        <w:t xml:space="preserve"> </w:t>
      </w:r>
      <w:r w:rsidR="006B043C">
        <w:rPr>
          <w:color w:val="FF0000"/>
        </w:rPr>
        <w:t xml:space="preserve">system, which </w:t>
      </w:r>
      <w:r w:rsidR="00B33AF9">
        <w:rPr>
          <w:color w:val="FF0000"/>
        </w:rPr>
        <w:t>could modulate the normal</w:t>
      </w:r>
      <w:r w:rsidR="00711CAA" w:rsidRPr="00711CAA">
        <w:rPr>
          <w:color w:val="FF0000"/>
        </w:rPr>
        <w:t xml:space="preserve"> ovarian function</w:t>
      </w:r>
      <w:r w:rsidR="00B33AF9">
        <w:rPr>
          <w:color w:val="FF0000"/>
        </w:rPr>
        <w:t xml:space="preserve"> during ageing process</w:t>
      </w:r>
      <w:r w:rsidR="00711CAA" w:rsidRPr="00711CAA">
        <w:rPr>
          <w:color w:val="FF0000"/>
        </w:rPr>
        <w:t>, with roles in regulating follicle growth, tissue remodeling at ovulation and formation and regression of corpus luteum</w:t>
      </w:r>
      <w:r w:rsidR="00771578">
        <w:rPr>
          <w:color w:val="FF0000"/>
        </w:rPr>
        <w:t xml:space="preserve"> [47]</w:t>
      </w:r>
      <w:r w:rsidR="00711CAA" w:rsidRPr="00711CAA">
        <w:rPr>
          <w:color w:val="FF0000"/>
        </w:rPr>
        <w:t xml:space="preserve">. Interestingly, </w:t>
      </w:r>
      <w:r w:rsidR="00B33AF9">
        <w:rPr>
          <w:color w:val="FF0000"/>
        </w:rPr>
        <w:t>when we make</w:t>
      </w:r>
      <w:r w:rsidR="00711CAA" w:rsidRPr="00711CAA">
        <w:rPr>
          <w:color w:val="FF0000"/>
        </w:rPr>
        <w:t xml:space="preserve"> </w:t>
      </w:r>
      <w:r w:rsidR="00711CAA">
        <w:rPr>
          <w:color w:val="FF0000"/>
        </w:rPr>
        <w:t xml:space="preserve">poor progression </w:t>
      </w:r>
      <w:r w:rsidR="00711CAA" w:rsidRPr="00711CAA">
        <w:rPr>
          <w:color w:val="FF0000"/>
        </w:rPr>
        <w:t xml:space="preserve">of </w:t>
      </w:r>
      <w:r w:rsidR="00711CAA">
        <w:rPr>
          <w:color w:val="FF0000"/>
        </w:rPr>
        <w:t>ovarian cancer</w:t>
      </w:r>
      <w:r w:rsidR="00B33AF9">
        <w:rPr>
          <w:color w:val="FF0000"/>
        </w:rPr>
        <w:t xml:space="preserve"> into consideration</w:t>
      </w:r>
      <w:r w:rsidR="00711CAA" w:rsidRPr="00711CAA">
        <w:rPr>
          <w:color w:val="FF0000"/>
        </w:rPr>
        <w:t>, the number of macrophages increases</w:t>
      </w:r>
      <w:r w:rsidR="00B33AF9">
        <w:rPr>
          <w:color w:val="FF0000"/>
        </w:rPr>
        <w:t xml:space="preserve"> may</w:t>
      </w:r>
      <w:r w:rsidR="00711CAA" w:rsidRPr="00711CAA">
        <w:rPr>
          <w:color w:val="FF0000"/>
        </w:rPr>
        <w:t xml:space="preserve"> indicat</w:t>
      </w:r>
      <w:r w:rsidR="00B33AF9">
        <w:rPr>
          <w:color w:val="FF0000"/>
        </w:rPr>
        <w:t>e</w:t>
      </w:r>
      <w:r w:rsidR="00711CAA" w:rsidRPr="00711CAA">
        <w:rPr>
          <w:color w:val="FF0000"/>
        </w:rPr>
        <w:t xml:space="preserve"> the critical role of these immune cells during </w:t>
      </w:r>
      <w:r w:rsidR="00714487">
        <w:rPr>
          <w:color w:val="FF0000"/>
        </w:rPr>
        <w:t>ageing process</w:t>
      </w:r>
      <w:r w:rsidR="00771578">
        <w:rPr>
          <w:color w:val="FF0000"/>
        </w:rPr>
        <w:t xml:space="preserve"> [48]</w:t>
      </w:r>
      <w:r w:rsidR="00711CAA" w:rsidRPr="00711CAA">
        <w:rPr>
          <w:color w:val="FF0000"/>
        </w:rPr>
        <w:t xml:space="preserve">. Additionally, </w:t>
      </w:r>
      <w:r w:rsidR="00714487">
        <w:rPr>
          <w:color w:val="FF0000"/>
        </w:rPr>
        <w:t xml:space="preserve">M2 subtypes of </w:t>
      </w:r>
      <w:r w:rsidR="00711CAA" w:rsidRPr="00711CAA">
        <w:rPr>
          <w:color w:val="FF0000"/>
        </w:rPr>
        <w:t xml:space="preserve">macrophages are the main source of </w:t>
      </w:r>
      <w:r w:rsidR="00714487">
        <w:rPr>
          <w:color w:val="FF0000"/>
        </w:rPr>
        <w:t>inducers</w:t>
      </w:r>
      <w:r w:rsidR="00711CAA" w:rsidRPr="00711CAA">
        <w:rPr>
          <w:color w:val="FF0000"/>
        </w:rPr>
        <w:t xml:space="preserve"> in the </w:t>
      </w:r>
      <w:r w:rsidR="00714487">
        <w:rPr>
          <w:color w:val="FF0000"/>
        </w:rPr>
        <w:t>tumor associated microenvironment</w:t>
      </w:r>
      <w:r w:rsidR="00B33AF9">
        <w:rPr>
          <w:color w:val="FF0000"/>
        </w:rPr>
        <w:t xml:space="preserve"> and</w:t>
      </w:r>
      <w:r w:rsidR="00711CAA" w:rsidRPr="00711CAA">
        <w:rPr>
          <w:color w:val="FF0000"/>
        </w:rPr>
        <w:t xml:space="preserve"> </w:t>
      </w:r>
      <w:r w:rsidR="00B33AF9">
        <w:rPr>
          <w:color w:val="FF0000"/>
        </w:rPr>
        <w:t xml:space="preserve">paly </w:t>
      </w:r>
      <w:r w:rsidR="00711CAA" w:rsidRPr="00711CAA">
        <w:rPr>
          <w:color w:val="FF0000"/>
        </w:rPr>
        <w:t xml:space="preserve">critical </w:t>
      </w:r>
      <w:r w:rsidR="00B33AF9">
        <w:rPr>
          <w:color w:val="FF0000"/>
        </w:rPr>
        <w:t xml:space="preserve">role </w:t>
      </w:r>
      <w:r w:rsidR="00711CAA" w:rsidRPr="00711CAA">
        <w:rPr>
          <w:color w:val="FF0000"/>
        </w:rPr>
        <w:t xml:space="preserve">in the regulation of </w:t>
      </w:r>
      <w:r w:rsidR="00714487">
        <w:rPr>
          <w:color w:val="FF0000"/>
        </w:rPr>
        <w:t>tumor metastasis, invasion and any other malignant behaviours</w:t>
      </w:r>
      <w:r w:rsidR="00771578">
        <w:rPr>
          <w:color w:val="FF0000"/>
        </w:rPr>
        <w:t xml:space="preserve"> [49]</w:t>
      </w:r>
      <w:r w:rsidR="00711CAA" w:rsidRPr="00711CAA">
        <w:rPr>
          <w:color w:val="FF0000"/>
        </w:rPr>
        <w:t xml:space="preserve">. </w:t>
      </w:r>
      <w:r w:rsidR="00714487">
        <w:rPr>
          <w:color w:val="FF0000"/>
        </w:rPr>
        <w:t>Negative</w:t>
      </w:r>
      <w:r w:rsidR="00745815">
        <w:rPr>
          <w:color w:val="FF0000"/>
        </w:rPr>
        <w:t>ly modulating</w:t>
      </w:r>
      <w:r w:rsidR="00714487">
        <w:rPr>
          <w:color w:val="FF0000"/>
        </w:rPr>
        <w:t xml:space="preserve"> M2 </w:t>
      </w:r>
      <w:r w:rsidR="00714487" w:rsidRPr="00711CAA">
        <w:rPr>
          <w:color w:val="FF0000"/>
        </w:rPr>
        <w:t>macrophages</w:t>
      </w:r>
      <w:r w:rsidR="00714487" w:rsidRPr="00711CAA">
        <w:rPr>
          <w:color w:val="FF0000"/>
        </w:rPr>
        <w:t xml:space="preserve"> </w:t>
      </w:r>
      <w:r w:rsidR="00714487">
        <w:rPr>
          <w:color w:val="FF0000"/>
        </w:rPr>
        <w:t xml:space="preserve">polarization and reducing </w:t>
      </w:r>
      <w:r w:rsidR="00711CAA" w:rsidRPr="00711CAA">
        <w:rPr>
          <w:color w:val="FF0000"/>
        </w:rPr>
        <w:t xml:space="preserve">percentage of macrophages could be delaying </w:t>
      </w:r>
      <w:r w:rsidR="00714487">
        <w:rPr>
          <w:color w:val="FF0000"/>
        </w:rPr>
        <w:lastRenderedPageBreak/>
        <w:t>ovarian cancer</w:t>
      </w:r>
      <w:r w:rsidR="00711CAA" w:rsidRPr="00711CAA">
        <w:rPr>
          <w:color w:val="FF0000"/>
        </w:rPr>
        <w:t xml:space="preserve"> </w:t>
      </w:r>
      <w:r w:rsidR="00714487">
        <w:rPr>
          <w:color w:val="FF0000"/>
        </w:rPr>
        <w:t>progression</w:t>
      </w:r>
      <w:r w:rsidR="00711CAA" w:rsidRPr="00711CAA">
        <w:rPr>
          <w:color w:val="FF0000"/>
        </w:rPr>
        <w:t>.</w:t>
      </w:r>
    </w:p>
    <w:p w14:paraId="612F723E" w14:textId="476181CF" w:rsidR="009C6752" w:rsidRPr="008D33DC" w:rsidRDefault="008D33DC">
      <w:pPr>
        <w:spacing w:line="360" w:lineRule="auto"/>
        <w:rPr>
          <w:b/>
          <w:bCs/>
          <w:color w:val="FF0000"/>
          <w:sz w:val="32"/>
          <w:szCs w:val="32"/>
        </w:rPr>
      </w:pPr>
      <w:r w:rsidRPr="008D33DC">
        <w:rPr>
          <w:b/>
          <w:bCs/>
          <w:color w:val="FF0000"/>
          <w:sz w:val="32"/>
          <w:szCs w:val="32"/>
        </w:rPr>
        <w:t>4</w:t>
      </w:r>
      <w:r w:rsidR="00976AC9" w:rsidRPr="008D33DC">
        <w:rPr>
          <w:b/>
          <w:bCs/>
          <w:color w:val="FF0000"/>
          <w:sz w:val="32"/>
          <w:szCs w:val="32"/>
        </w:rPr>
        <w:t>. T</w:t>
      </w:r>
      <w:r w:rsidRPr="008D33DC">
        <w:rPr>
          <w:b/>
          <w:bCs/>
          <w:color w:val="FF0000"/>
          <w:sz w:val="32"/>
          <w:szCs w:val="32"/>
        </w:rPr>
        <w:t>herapeutic</w:t>
      </w:r>
      <w:r w:rsidR="00976AC9" w:rsidRPr="008D33DC">
        <w:rPr>
          <w:b/>
          <w:bCs/>
          <w:color w:val="FF0000"/>
          <w:sz w:val="32"/>
          <w:szCs w:val="32"/>
        </w:rPr>
        <w:t xml:space="preserve"> strateg</w:t>
      </w:r>
      <w:r w:rsidRPr="008D33DC">
        <w:rPr>
          <w:b/>
          <w:bCs/>
          <w:color w:val="FF0000"/>
          <w:sz w:val="32"/>
          <w:szCs w:val="32"/>
        </w:rPr>
        <w:t>ies</w:t>
      </w:r>
      <w:r w:rsidR="00976AC9" w:rsidRPr="008D33DC">
        <w:rPr>
          <w:b/>
          <w:bCs/>
          <w:color w:val="FF0000"/>
          <w:sz w:val="32"/>
          <w:szCs w:val="32"/>
        </w:rPr>
        <w:t xml:space="preserve"> for ovarian cancer </w:t>
      </w:r>
      <w:r w:rsidRPr="008D33DC">
        <w:rPr>
          <w:b/>
          <w:bCs/>
          <w:color w:val="FF0000"/>
          <w:sz w:val="32"/>
          <w:szCs w:val="32"/>
        </w:rPr>
        <w:t>by modula</w:t>
      </w:r>
      <w:r w:rsidR="00976AC9" w:rsidRPr="008D33DC">
        <w:rPr>
          <w:b/>
          <w:bCs/>
          <w:color w:val="FF0000"/>
          <w:sz w:val="32"/>
          <w:szCs w:val="32"/>
        </w:rPr>
        <w:t>ting macrophages</w:t>
      </w:r>
      <w:r w:rsidR="000D2F16">
        <w:rPr>
          <w:b/>
          <w:bCs/>
          <w:color w:val="FF0000"/>
          <w:sz w:val="32"/>
          <w:szCs w:val="32"/>
        </w:rPr>
        <w:t xml:space="preserve"> during ageing process</w:t>
      </w:r>
    </w:p>
    <w:p w14:paraId="743EA942" w14:textId="69F178AA" w:rsidR="009C6752" w:rsidRDefault="00976AC9">
      <w:pPr>
        <w:spacing w:line="360" w:lineRule="auto"/>
        <w:ind w:firstLineChars="200" w:firstLine="480"/>
        <w:rPr>
          <w:szCs w:val="24"/>
        </w:rPr>
      </w:pPr>
      <w:r>
        <w:rPr>
          <w:szCs w:val="24"/>
        </w:rPr>
        <w:t xml:space="preserve">The occurrence and development of tumors can trigger a series of related inflammatory reactions and </w:t>
      </w:r>
      <w:r w:rsidRPr="00885B9E">
        <w:rPr>
          <w:color w:val="FF0000"/>
          <w:szCs w:val="24"/>
        </w:rPr>
        <w:t xml:space="preserve">serve as </w:t>
      </w:r>
      <w:r w:rsidR="00885B9E" w:rsidRPr="00885B9E">
        <w:rPr>
          <w:color w:val="FF0000"/>
          <w:szCs w:val="24"/>
        </w:rPr>
        <w:t xml:space="preserve">therapeutic </w:t>
      </w:r>
      <w:r w:rsidRPr="00885B9E">
        <w:rPr>
          <w:color w:val="FF0000"/>
          <w:szCs w:val="24"/>
        </w:rPr>
        <w:t xml:space="preserve">target for the development of potential </w:t>
      </w:r>
      <w:r w:rsidR="00885B9E" w:rsidRPr="00885B9E">
        <w:rPr>
          <w:color w:val="FF0000"/>
          <w:szCs w:val="24"/>
        </w:rPr>
        <w:t>measure</w:t>
      </w:r>
      <w:r w:rsidR="00885B9E">
        <w:rPr>
          <w:szCs w:val="24"/>
        </w:rPr>
        <w:t>s</w:t>
      </w:r>
      <w:r>
        <w:rPr>
          <w:szCs w:val="24"/>
        </w:rPr>
        <w:t xml:space="preserve">. Inflammatory microenvironment is able to promote drug resistance and gene instability of tumor epithelial cells, and also affect the colonization and infiltration of immune cells, such as macrophages </w:t>
      </w:r>
      <w:r w:rsidR="000F6E3F">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
</w:fldData>
        </w:fldChar>
      </w:r>
      <w:r w:rsidR="008D6FB4">
        <w:rPr>
          <w:szCs w:val="24"/>
        </w:rPr>
        <w:instrText xml:space="preserve"> ADDIN EN.CITE </w:instrText>
      </w:r>
      <w:r w:rsidR="000F6E3F">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
</w:fldData>
        </w:fldChar>
      </w:r>
      <w:r w:rsidR="008D6FB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D6FB4">
        <w:rPr>
          <w:noProof/>
          <w:szCs w:val="24"/>
        </w:rPr>
        <w:t>[</w:t>
      </w:r>
      <w:hyperlink w:anchor="_ENREF_40" w:tooltip="Chen, 2021 #47" w:history="1">
        <w:r w:rsidR="00771578">
          <w:rPr>
            <w:noProof/>
            <w:szCs w:val="24"/>
          </w:rPr>
          <w:t>5</w:t>
        </w:r>
        <w:r w:rsidR="00F85E0A">
          <w:rPr>
            <w:noProof/>
            <w:szCs w:val="24"/>
          </w:rPr>
          <w:t>0</w:t>
        </w:r>
      </w:hyperlink>
      <w:r w:rsidR="008D6FB4">
        <w:rPr>
          <w:noProof/>
          <w:szCs w:val="24"/>
        </w:rPr>
        <w:t xml:space="preserve">, </w:t>
      </w:r>
      <w:hyperlink w:anchor="_ENREF_41" w:tooltip="Dijkgraaf, 2013 #48" w:history="1">
        <w:r w:rsidR="00771578">
          <w:rPr>
            <w:noProof/>
            <w:szCs w:val="24"/>
          </w:rPr>
          <w:t>5</w:t>
        </w:r>
        <w:r w:rsidR="00F85E0A">
          <w:rPr>
            <w:noProof/>
            <w:szCs w:val="24"/>
          </w:rPr>
          <w:t>1</w:t>
        </w:r>
      </w:hyperlink>
      <w:r w:rsidR="008D6FB4">
        <w:rPr>
          <w:noProof/>
          <w:szCs w:val="24"/>
        </w:rPr>
        <w:t>]</w:t>
      </w:r>
      <w:r w:rsidR="000F6E3F">
        <w:rPr>
          <w:szCs w:val="24"/>
        </w:rPr>
        <w:fldChar w:fldCharType="end"/>
      </w:r>
      <w:r>
        <w:rPr>
          <w:szCs w:val="24"/>
        </w:rPr>
        <w:t xml:space="preserve">. </w:t>
      </w:r>
      <w:r w:rsidR="00885B9E">
        <w:rPr>
          <w:szCs w:val="24"/>
        </w:rPr>
        <w:t>Many s</w:t>
      </w:r>
      <w:r>
        <w:rPr>
          <w:szCs w:val="24"/>
        </w:rPr>
        <w:t xml:space="preserve">tudies have indicated that TAMs play </w:t>
      </w:r>
      <w:r w:rsidR="00885B9E">
        <w:rPr>
          <w:szCs w:val="24"/>
        </w:rPr>
        <w:t>critical</w:t>
      </w:r>
      <w:r>
        <w:rPr>
          <w:szCs w:val="24"/>
        </w:rPr>
        <w:t xml:space="preserve"> role</w:t>
      </w:r>
      <w:r w:rsidR="00885B9E">
        <w:rPr>
          <w:szCs w:val="24"/>
        </w:rPr>
        <w:t>s</w:t>
      </w:r>
      <w:r>
        <w:rPr>
          <w:szCs w:val="24"/>
        </w:rPr>
        <w:t xml:space="preserve"> of "bridge" to interact with tumor cells during the occurrence and development of malignant tumors. At present, there are </w:t>
      </w:r>
      <w:r w:rsidR="0073211C">
        <w:rPr>
          <w:szCs w:val="24"/>
        </w:rPr>
        <w:t xml:space="preserve">four </w:t>
      </w:r>
      <w:r>
        <w:rPr>
          <w:szCs w:val="24"/>
        </w:rPr>
        <w:t xml:space="preserve">therapeutic approaches </w:t>
      </w:r>
      <w:r w:rsidR="0073211C">
        <w:rPr>
          <w:szCs w:val="24"/>
        </w:rPr>
        <w:t xml:space="preserve">by </w:t>
      </w:r>
      <w:r>
        <w:rPr>
          <w:szCs w:val="24"/>
        </w:rPr>
        <w:t>targeting TAMs: inhibition of the growth of TAMs, prevention of the recruitment of macrophages, re</w:t>
      </w:r>
      <w:bookmarkStart w:id="16" w:name="OLE_LINK17"/>
      <w:r>
        <w:rPr>
          <w:szCs w:val="24"/>
        </w:rPr>
        <w:t>polarization</w:t>
      </w:r>
      <w:bookmarkEnd w:id="16"/>
      <w:r>
        <w:rPr>
          <w:szCs w:val="24"/>
        </w:rPr>
        <w:t xml:space="preserve"> of M2-like TAMs into M1 macrophages, and delivery through nanoparticle and liposomal system delivery mode </w:t>
      </w:r>
      <w:r w:rsidR="000F6E3F">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sidR="008D6FB4">
        <w:rPr>
          <w:szCs w:val="24"/>
        </w:rPr>
        <w:instrText xml:space="preserve"> ADDIN EN.CITE </w:instrText>
      </w:r>
      <w:r w:rsidR="000F6E3F">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sidR="008D6FB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D6FB4">
        <w:rPr>
          <w:noProof/>
          <w:szCs w:val="24"/>
        </w:rPr>
        <w:t>[</w:t>
      </w:r>
      <w:hyperlink w:anchor="_ENREF_42" w:tooltip="Zheng, 2017 #49" w:history="1">
        <w:r w:rsidR="00771578">
          <w:rPr>
            <w:noProof/>
            <w:szCs w:val="24"/>
          </w:rPr>
          <w:t>5</w:t>
        </w:r>
        <w:r w:rsidR="00F85E0A">
          <w:rPr>
            <w:noProof/>
            <w:szCs w:val="24"/>
          </w:rPr>
          <w:t>2</w:t>
        </w:r>
      </w:hyperlink>
      <w:r w:rsidR="008D6FB4">
        <w:rPr>
          <w:noProof/>
          <w:szCs w:val="24"/>
        </w:rPr>
        <w:t>]</w:t>
      </w:r>
      <w:r w:rsidR="000F6E3F">
        <w:rPr>
          <w:szCs w:val="24"/>
        </w:rPr>
        <w:fldChar w:fldCharType="end"/>
      </w:r>
      <w:r>
        <w:rPr>
          <w:szCs w:val="24"/>
        </w:rPr>
        <w:t xml:space="preserve">. Studies have shown that human recombinant antibody </w:t>
      </w:r>
      <w:r w:rsidR="009C6752" w:rsidRPr="009C6752">
        <w:rPr>
          <w:szCs w:val="24"/>
        </w:rPr>
        <w:t xml:space="preserve">single-chain variable fragments (scFv) </w:t>
      </w:r>
      <w:r>
        <w:rPr>
          <w:szCs w:val="24"/>
        </w:rPr>
        <w:t xml:space="preserve">can be used to prevent the binding of mesothelin and macrophages, thus inhibiting the polarization of M0 macrophages into </w:t>
      </w:r>
      <w:bookmarkStart w:id="17" w:name="OLE_LINK19"/>
      <w:r>
        <w:rPr>
          <w:szCs w:val="24"/>
        </w:rPr>
        <w:t>TAMs</w:t>
      </w:r>
      <w:bookmarkEnd w:id="17"/>
      <w:r>
        <w:rPr>
          <w:szCs w:val="24"/>
        </w:rPr>
        <w:t xml:space="preserve"> </w:t>
      </w:r>
      <w:r w:rsidR="000F6E3F">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
</w:fldData>
        </w:fldChar>
      </w:r>
      <w:r w:rsidR="001B0AE4">
        <w:rPr>
          <w:szCs w:val="24"/>
        </w:rPr>
        <w:instrText xml:space="preserve"> ADDIN EN.CITE </w:instrText>
      </w:r>
      <w:r w:rsidR="000F6E3F">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
</w:fldData>
        </w:fldChar>
      </w:r>
      <w:r w:rsidR="001B0AE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1B0AE4">
        <w:rPr>
          <w:noProof/>
          <w:szCs w:val="24"/>
        </w:rPr>
        <w:t>[</w:t>
      </w:r>
      <w:hyperlink w:anchor="_ENREF_43" w:tooltip="Dangaj, 2011 #50" w:history="1">
        <w:r w:rsidR="00771578">
          <w:rPr>
            <w:noProof/>
            <w:szCs w:val="24"/>
          </w:rPr>
          <w:t>5</w:t>
        </w:r>
        <w:r w:rsidR="00F85E0A">
          <w:rPr>
            <w:noProof/>
            <w:szCs w:val="24"/>
          </w:rPr>
          <w:t>3</w:t>
        </w:r>
      </w:hyperlink>
      <w:r w:rsidR="001B0AE4">
        <w:rPr>
          <w:noProof/>
          <w:szCs w:val="24"/>
        </w:rPr>
        <w:t>]</w:t>
      </w:r>
      <w:r w:rsidR="000F6E3F">
        <w:rPr>
          <w:szCs w:val="24"/>
        </w:rPr>
        <w:fldChar w:fldCharType="end"/>
      </w:r>
      <w:r>
        <w:rPr>
          <w:szCs w:val="24"/>
        </w:rPr>
        <w:t xml:space="preserve">. Currently, some therapeutic drugs targeting TAMs are still under exploration or have been used in clinical practice. For example, trabectedin can interfere with the survival of TAMs </w:t>
      </w:r>
      <w:r w:rsidR="000F6E3F">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
</w:fldData>
        </w:fldChar>
      </w:r>
      <w:r w:rsidR="008B5224">
        <w:rPr>
          <w:szCs w:val="24"/>
        </w:rPr>
        <w:instrText xml:space="preserve"> ADDIN EN.CITE </w:instrText>
      </w:r>
      <w:r w:rsidR="000F6E3F">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
</w:fldData>
        </w:fldChar>
      </w:r>
      <w:r w:rsidR="008B522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B5224">
        <w:rPr>
          <w:noProof/>
          <w:szCs w:val="24"/>
        </w:rPr>
        <w:t>[</w:t>
      </w:r>
      <w:hyperlink w:anchor="_ENREF_44" w:tooltip="Germano, 2013 #51" w:history="1">
        <w:r w:rsidR="00771578">
          <w:rPr>
            <w:noProof/>
            <w:szCs w:val="24"/>
          </w:rPr>
          <w:t>5</w:t>
        </w:r>
        <w:r w:rsidR="00F85E0A">
          <w:rPr>
            <w:noProof/>
            <w:szCs w:val="24"/>
          </w:rPr>
          <w:t>4</w:t>
        </w:r>
      </w:hyperlink>
      <w:r w:rsidR="008B5224">
        <w:rPr>
          <w:noProof/>
          <w:szCs w:val="24"/>
        </w:rPr>
        <w:t>]</w:t>
      </w:r>
      <w:r w:rsidR="000F6E3F">
        <w:rPr>
          <w:szCs w:val="24"/>
        </w:rPr>
        <w:fldChar w:fldCharType="end"/>
      </w:r>
      <w:r>
        <w:rPr>
          <w:szCs w:val="24"/>
        </w:rPr>
        <w:t xml:space="preserve">, and alemtuzumab reduces the number and activity of TAMs by targeting the surface proteins </w:t>
      </w:r>
      <w:r w:rsidR="000F6E3F">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
</w:fldData>
        </w:fldChar>
      </w:r>
      <w:r w:rsidR="008B5224">
        <w:rPr>
          <w:szCs w:val="24"/>
        </w:rPr>
        <w:instrText xml:space="preserve"> ADDIN EN.CITE </w:instrText>
      </w:r>
      <w:r w:rsidR="000F6E3F">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
</w:fldData>
        </w:fldChar>
      </w:r>
      <w:r w:rsidR="008B5224">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8B5224">
        <w:rPr>
          <w:noProof/>
          <w:szCs w:val="24"/>
        </w:rPr>
        <w:t>[</w:t>
      </w:r>
      <w:hyperlink w:anchor="_ENREF_45" w:tooltip="Pulaski, 2009 #52" w:history="1">
        <w:r w:rsidR="00771578">
          <w:rPr>
            <w:noProof/>
            <w:szCs w:val="24"/>
          </w:rPr>
          <w:t>5</w:t>
        </w:r>
        <w:r w:rsidR="00F85E0A">
          <w:rPr>
            <w:noProof/>
            <w:szCs w:val="24"/>
          </w:rPr>
          <w:t>5</w:t>
        </w:r>
      </w:hyperlink>
      <w:r w:rsidR="008B5224">
        <w:rPr>
          <w:noProof/>
          <w:szCs w:val="24"/>
        </w:rPr>
        <w:t>]</w:t>
      </w:r>
      <w:r w:rsidR="000F6E3F">
        <w:rPr>
          <w:szCs w:val="24"/>
        </w:rPr>
        <w:fldChar w:fldCharType="end"/>
      </w:r>
      <w:r>
        <w:rPr>
          <w:szCs w:val="24"/>
        </w:rPr>
        <w:t xml:space="preserve">. Nanoparticles loaded with cisplatin can be endocytosis by TAMs, thus affecting tumor cells and playing a role in targeted therapy </w:t>
      </w:r>
      <w:r w:rsidR="000F6E3F">
        <w:rPr>
          <w:szCs w:val="24"/>
        </w:rPr>
        <w:fldChar w:fldCharType="begin"/>
      </w:r>
      <w:r w:rsidR="00F85E0A">
        <w:rPr>
          <w:szCs w:val="24"/>
        </w:rPr>
        <w:instrText xml:space="preserve"> ADDIN EN.CITE &lt;EndNote&gt;&lt;Cite&gt;&lt;Author&gt;Alizadeh&lt;/Author&gt;&lt;Year&gt;2010&lt;/Year&gt;&lt;RecNum&gt;53&lt;/RecNum&gt;&lt;DisplayText&gt;[46]&lt;/DisplayText&gt;&lt;record&gt;&lt;rec-number&gt;53&lt;/rec-number&gt;&lt;foreign-keys&gt;&lt;key app="EN" db-id="s5atps9xtwt9abefp29x2rpo5vfsss0serws"&gt;53&lt;/key&gt;&lt;/foreign-keys&gt;&lt;ref-type name="Journal Article"&gt;17&lt;/ref-type&gt;&lt;contributors&gt;&lt;authors&gt;&lt;author&gt;Alizadeh, D.&lt;/author&gt;&lt;author&gt;Zhang, L.&lt;/author&gt;&lt;author&gt;Hwang, J.&lt;/author&gt;&lt;author&gt;Schluep, T.&lt;/author&gt;&lt;author&gt;Badie, B.&lt;/author&gt;&lt;/authors&gt;&lt;/contributors&gt;&lt;auth-address&gt;Division of Neurosurgery, City of Hope National Cancer Center, Duarte, California, USA.&lt;/auth-address&gt;&lt;titles&gt;&lt;title&gt;Tumor-associated macrophages are predominant carriers of cyclodextrin-based nanoparticles into gliomas&lt;/title&gt;&lt;secondary-title&gt;Nanomedicine&lt;/secondary-title&gt;&lt;alt-title&gt;Nanomedicine : nanotechnology, biology, and medicine&lt;/alt-title&gt;&lt;/titles&gt;&lt;periodical&gt;&lt;full-title&gt;Nanomedicine&lt;/full-title&gt;&lt;abbr-1&gt;Nanomedicine : nanotechnology, biology, and medicine&lt;/abbr-1&gt;&lt;/periodical&gt;&lt;alt-periodical&gt;&lt;full-title&gt;Nanomedicine&lt;/full-title&gt;&lt;abbr-1&gt;Nanomedicine : nanotechnology, biology, and medicine&lt;/abbr-1&gt;&lt;/alt-periodical&gt;&lt;pages&gt;382-90&lt;/pages&gt;&lt;volume&gt;6&lt;/volume&gt;&lt;number&gt;2&lt;/number&gt;&lt;keywords&gt;&lt;keyword&gt;Animals&lt;/keyword&gt;&lt;keyword&gt;Brain Neoplasms/*metabolism/pathology&lt;/keyword&gt;&lt;keyword&gt;Cell Line, Tumor&lt;/keyword&gt;&lt;keyword&gt;Cyclodextrins/*chemistry/*pharmacokinetics&lt;/keyword&gt;&lt;keyword&gt;Drug Carriers/*chemistry&lt;/keyword&gt;&lt;keyword&gt;Glioma/*metabolism/pathology&lt;/keyword&gt;&lt;keyword&gt;Macrophages/*metabolism&lt;/keyword&gt;&lt;keyword&gt;Mice&lt;/keyword&gt;&lt;keyword&gt;Nanoparticles/*chemistry/therapeutic use&lt;/keyword&gt;&lt;/keywords&gt;&lt;dates&gt;&lt;year&gt;2010&lt;/year&gt;&lt;pub-dates&gt;&lt;date&gt;Apr&lt;/date&gt;&lt;/pub-dates&gt;&lt;/dates&gt;&lt;isbn&gt;1549-9642 (Electronic)&amp;#xD;1549-9634 (Linking)&lt;/isbn&gt;&lt;accession-num&gt;19836468&lt;/accession-num&gt;&lt;urls&gt;&lt;related-urls&gt;&lt;url&gt;http://www.ncbi.nlm.nih.gov/pubmed/19836468&lt;/url&gt;&lt;/related-urls&gt;&lt;/urls&gt;&lt;custom2&gt;2866635&lt;/custom2&gt;&lt;electronic-resource-num&gt;10.1016/j.nano.2009.10.001&lt;/electronic-resource-num&gt;&lt;/record&gt;&lt;/Cite&gt;&lt;/EndNote&gt;</w:instrText>
      </w:r>
      <w:r w:rsidR="000F6E3F">
        <w:rPr>
          <w:szCs w:val="24"/>
        </w:rPr>
        <w:fldChar w:fldCharType="separate"/>
      </w:r>
      <w:r w:rsidR="00F85E0A">
        <w:rPr>
          <w:noProof/>
          <w:szCs w:val="24"/>
        </w:rPr>
        <w:t>[</w:t>
      </w:r>
      <w:hyperlink w:anchor="_ENREF_46" w:tooltip="Alizadeh, 2010 #53" w:history="1">
        <w:r w:rsidR="00771578">
          <w:rPr>
            <w:noProof/>
            <w:szCs w:val="24"/>
          </w:rPr>
          <w:t>5</w:t>
        </w:r>
        <w:r w:rsidR="00F85E0A">
          <w:rPr>
            <w:noProof/>
            <w:szCs w:val="24"/>
          </w:rPr>
          <w:t>6</w:t>
        </w:r>
      </w:hyperlink>
      <w:r w:rsidR="00F85E0A">
        <w:rPr>
          <w:noProof/>
          <w:szCs w:val="24"/>
        </w:rPr>
        <w:t>]</w:t>
      </w:r>
      <w:r w:rsidR="000F6E3F">
        <w:rPr>
          <w:szCs w:val="24"/>
        </w:rPr>
        <w:fldChar w:fldCharType="end"/>
      </w:r>
      <w:r>
        <w:rPr>
          <w:szCs w:val="24"/>
        </w:rPr>
        <w:t xml:space="preserve">. </w:t>
      </w:r>
      <w:bookmarkStart w:id="18" w:name="OLE_LINK22"/>
      <w:r>
        <w:rPr>
          <w:szCs w:val="24"/>
        </w:rPr>
        <w:t xml:space="preserve">Histidine-rich glycoprotein (HRG) </w:t>
      </w:r>
      <w:bookmarkEnd w:id="18"/>
      <w:r>
        <w:rPr>
          <w:szCs w:val="24"/>
        </w:rPr>
        <w:t xml:space="preserve">has the ability to regulate the </w:t>
      </w:r>
      <w:bookmarkStart w:id="19" w:name="OLE_LINK23"/>
      <w:r>
        <w:rPr>
          <w:szCs w:val="24"/>
        </w:rPr>
        <w:t>repolarization</w:t>
      </w:r>
      <w:bookmarkEnd w:id="19"/>
      <w:r>
        <w:rPr>
          <w:szCs w:val="24"/>
        </w:rPr>
        <w:t xml:space="preserve"> of M2-like TAMs to M1 macrophages, thereby inhibiting tumor malignant proliferation and metastasis, and promoting the anti-tumor immune response </w:t>
      </w:r>
      <w:r w:rsidR="000F6E3F">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
</w:fldData>
        </w:fldChar>
      </w:r>
      <w:r w:rsidR="00F85E0A">
        <w:rPr>
          <w:szCs w:val="24"/>
        </w:rPr>
        <w:instrText xml:space="preserve"> ADDIN EN.CITE </w:instrText>
      </w:r>
      <w:r w:rsidR="000F6E3F">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
</w:fldData>
        </w:fldChar>
      </w:r>
      <w:r w:rsidR="00F85E0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85E0A">
        <w:rPr>
          <w:noProof/>
          <w:szCs w:val="24"/>
        </w:rPr>
        <w:t>[</w:t>
      </w:r>
      <w:hyperlink w:anchor="_ENREF_47" w:tooltip="Rolny, 2011 #54" w:history="1">
        <w:r w:rsidR="00771578">
          <w:rPr>
            <w:noProof/>
            <w:szCs w:val="24"/>
          </w:rPr>
          <w:t>5</w:t>
        </w:r>
        <w:r w:rsidR="00F85E0A">
          <w:rPr>
            <w:noProof/>
            <w:szCs w:val="24"/>
          </w:rPr>
          <w:t>7</w:t>
        </w:r>
      </w:hyperlink>
      <w:r w:rsidR="00F85E0A">
        <w:rPr>
          <w:noProof/>
          <w:szCs w:val="24"/>
        </w:rPr>
        <w:t>]</w:t>
      </w:r>
      <w:r w:rsidR="000F6E3F">
        <w:rPr>
          <w:szCs w:val="24"/>
        </w:rPr>
        <w:fldChar w:fldCharType="end"/>
      </w:r>
      <w:r>
        <w:rPr>
          <w:szCs w:val="24"/>
        </w:rPr>
        <w:t xml:space="preserve">. Paclitaxel, an anti-tumor drug used in the treatment of OC, can regulate the repolarization of M2 macrophage to M1 macrophage through TLR4-dependent pathway, thereby inhibiting the tumor growth </w:t>
      </w:r>
      <w:r w:rsidR="000F6E3F">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
</w:fldData>
        </w:fldChar>
      </w:r>
      <w:r w:rsidR="00F85E0A">
        <w:rPr>
          <w:szCs w:val="24"/>
        </w:rPr>
        <w:instrText xml:space="preserve"> ADDIN EN.CITE </w:instrText>
      </w:r>
      <w:r w:rsidR="000F6E3F">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
</w:fldData>
        </w:fldChar>
      </w:r>
      <w:r w:rsidR="00F85E0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85E0A">
        <w:rPr>
          <w:noProof/>
          <w:szCs w:val="24"/>
        </w:rPr>
        <w:t>[</w:t>
      </w:r>
      <w:hyperlink w:anchor="_ENREF_48" w:tooltip="Wanderley, 2018 #55" w:history="1">
        <w:r w:rsidR="00771578">
          <w:rPr>
            <w:noProof/>
            <w:szCs w:val="24"/>
          </w:rPr>
          <w:t>5</w:t>
        </w:r>
        <w:r w:rsidR="00F85E0A">
          <w:rPr>
            <w:noProof/>
            <w:szCs w:val="24"/>
          </w:rPr>
          <w:t>8</w:t>
        </w:r>
      </w:hyperlink>
      <w:r w:rsidR="00F85E0A">
        <w:rPr>
          <w:noProof/>
          <w:szCs w:val="24"/>
        </w:rPr>
        <w:t>]</w:t>
      </w:r>
      <w:r w:rsidR="000F6E3F">
        <w:rPr>
          <w:szCs w:val="24"/>
        </w:rPr>
        <w:fldChar w:fldCharType="end"/>
      </w:r>
      <w:r>
        <w:rPr>
          <w:szCs w:val="24"/>
        </w:rPr>
        <w:t xml:space="preserve">. In addition, studies have indicated that the relationship between macrophage polarization and OC can be affected by </w:t>
      </w:r>
      <w:r>
        <w:rPr>
          <w:szCs w:val="24"/>
        </w:rPr>
        <w:lastRenderedPageBreak/>
        <w:t xml:space="preserve">cisplatin. In cisplatin-sensitive tumor cells, macrophages elevate epithelial-mesenchymal transition (EMT) process and EMT-related gene expressions, while such effects cannot be found in cisplatin-resistant tumor cells, suggesting the significant role of macrophage polarization in tumor malignant progression </w:t>
      </w:r>
      <w:r w:rsidR="000F6E3F">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
</w:fldData>
        </w:fldChar>
      </w:r>
      <w:r w:rsidR="00F85E0A">
        <w:rPr>
          <w:szCs w:val="24"/>
        </w:rPr>
        <w:instrText xml:space="preserve"> ADDIN EN.CITE </w:instrText>
      </w:r>
      <w:r w:rsidR="000F6E3F">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
</w:fldData>
        </w:fldChar>
      </w:r>
      <w:r w:rsidR="00F85E0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85E0A">
        <w:rPr>
          <w:noProof/>
          <w:szCs w:val="24"/>
        </w:rPr>
        <w:t>[</w:t>
      </w:r>
      <w:hyperlink w:anchor="_ENREF_49" w:tooltip="Kan, 2020 #56" w:history="1">
        <w:r w:rsidR="00771578">
          <w:rPr>
            <w:noProof/>
            <w:szCs w:val="24"/>
          </w:rPr>
          <w:t>5</w:t>
        </w:r>
        <w:r w:rsidR="00F85E0A">
          <w:rPr>
            <w:noProof/>
            <w:szCs w:val="24"/>
          </w:rPr>
          <w:t>9</w:t>
        </w:r>
      </w:hyperlink>
      <w:r w:rsidR="00F85E0A">
        <w:rPr>
          <w:noProof/>
          <w:szCs w:val="24"/>
        </w:rPr>
        <w:t>]</w:t>
      </w:r>
      <w:r w:rsidR="000F6E3F">
        <w:rPr>
          <w:szCs w:val="24"/>
        </w:rPr>
        <w:fldChar w:fldCharType="end"/>
      </w:r>
      <w:r>
        <w:rPr>
          <w:szCs w:val="24"/>
        </w:rPr>
        <w:t>.</w:t>
      </w:r>
    </w:p>
    <w:p w14:paraId="22F04908" w14:textId="23E9A554" w:rsidR="009C6752" w:rsidRDefault="00976AC9">
      <w:pPr>
        <w:spacing w:line="360" w:lineRule="auto"/>
        <w:ind w:firstLineChars="200" w:firstLine="480"/>
        <w:rPr>
          <w:szCs w:val="24"/>
        </w:rPr>
      </w:pPr>
      <w:r w:rsidRPr="00714487">
        <w:rPr>
          <w:color w:val="FF0000"/>
          <w:szCs w:val="24"/>
        </w:rPr>
        <w:t xml:space="preserve">Some plant extracts </w:t>
      </w:r>
      <w:r w:rsidR="00714487">
        <w:rPr>
          <w:color w:val="FF0000"/>
          <w:szCs w:val="24"/>
        </w:rPr>
        <w:t>display</w:t>
      </w:r>
      <w:r w:rsidRPr="00714487">
        <w:rPr>
          <w:color w:val="FF0000"/>
          <w:szCs w:val="24"/>
        </w:rPr>
        <w:t xml:space="preserve"> the function to inhibit tumor growth by the alteration of macrophage polarization.</w:t>
      </w:r>
      <w:r>
        <w:rPr>
          <w:szCs w:val="24"/>
        </w:rPr>
        <w:t xml:space="preserve"> For example, in OC, neferine affects angiogenesis by regulating the polarization of TAMs, thus exerting anti-tumor effects</w:t>
      </w:r>
      <w:r w:rsidR="000F6E3F">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
</w:fldData>
        </w:fldChar>
      </w:r>
      <w:r w:rsidR="00F85E0A">
        <w:rPr>
          <w:szCs w:val="24"/>
        </w:rPr>
        <w:instrText xml:space="preserve"> ADDIN EN.CITE </w:instrText>
      </w:r>
      <w:r w:rsidR="000F6E3F">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
</w:fldData>
        </w:fldChar>
      </w:r>
      <w:r w:rsidR="00F85E0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85E0A">
        <w:rPr>
          <w:noProof/>
          <w:szCs w:val="24"/>
        </w:rPr>
        <w:t>[</w:t>
      </w:r>
      <w:hyperlink w:anchor="_ENREF_50" w:tooltip="Zhang, 2018 #57" w:history="1">
        <w:r w:rsidR="00771578">
          <w:rPr>
            <w:noProof/>
            <w:szCs w:val="24"/>
          </w:rPr>
          <w:t>6</w:t>
        </w:r>
        <w:r w:rsidR="00F85E0A">
          <w:rPr>
            <w:noProof/>
            <w:szCs w:val="24"/>
          </w:rPr>
          <w:t>0</w:t>
        </w:r>
      </w:hyperlink>
      <w:r w:rsidR="00F85E0A">
        <w:rPr>
          <w:noProof/>
          <w:szCs w:val="24"/>
        </w:rPr>
        <w:t>]</w:t>
      </w:r>
      <w:r w:rsidR="000F6E3F">
        <w:rPr>
          <w:szCs w:val="24"/>
        </w:rPr>
        <w:fldChar w:fldCharType="end"/>
      </w:r>
      <w:r>
        <w:rPr>
          <w:szCs w:val="24"/>
        </w:rPr>
        <w:t xml:space="preserve">. The deoxyschisandra extracted from berries inhibit the activity of M2 macrophage, and onionin A not only enhances the cytotoxic effect of OC cells, but also restrain the activity of M2 macrophages </w:t>
      </w:r>
      <w:r w:rsidR="000F6E3F">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sidR="00F85E0A">
        <w:rPr>
          <w:szCs w:val="24"/>
        </w:rPr>
        <w:instrText xml:space="preserve"> ADDIN EN.CITE </w:instrText>
      </w:r>
      <w:r w:rsidR="000F6E3F">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sidR="00F85E0A">
        <w:rPr>
          <w:szCs w:val="24"/>
        </w:rPr>
        <w:instrText xml:space="preserve"> ADDIN EN.CITE.DATA </w:instrText>
      </w:r>
      <w:r w:rsidR="000F6E3F">
        <w:rPr>
          <w:szCs w:val="24"/>
        </w:rPr>
      </w:r>
      <w:r w:rsidR="000F6E3F">
        <w:rPr>
          <w:szCs w:val="24"/>
        </w:rPr>
        <w:fldChar w:fldCharType="end"/>
      </w:r>
      <w:r w:rsidR="000F6E3F">
        <w:rPr>
          <w:szCs w:val="24"/>
        </w:rPr>
      </w:r>
      <w:r w:rsidR="000F6E3F">
        <w:rPr>
          <w:szCs w:val="24"/>
        </w:rPr>
        <w:fldChar w:fldCharType="separate"/>
      </w:r>
      <w:r w:rsidR="00F85E0A">
        <w:rPr>
          <w:noProof/>
          <w:szCs w:val="24"/>
        </w:rPr>
        <w:t>[</w:t>
      </w:r>
      <w:hyperlink w:anchor="_ENREF_51" w:tooltip="Tan, 2015 #58" w:history="1">
        <w:r w:rsidR="00771578">
          <w:rPr>
            <w:noProof/>
            <w:szCs w:val="24"/>
          </w:rPr>
          <w:t>6</w:t>
        </w:r>
        <w:r w:rsidR="00F85E0A">
          <w:rPr>
            <w:noProof/>
            <w:szCs w:val="24"/>
          </w:rPr>
          <w:t>1</w:t>
        </w:r>
      </w:hyperlink>
      <w:r w:rsidR="00F85E0A">
        <w:rPr>
          <w:noProof/>
          <w:szCs w:val="24"/>
        </w:rPr>
        <w:t xml:space="preserve">, </w:t>
      </w:r>
      <w:hyperlink w:anchor="_ENREF_52" w:tooltip="Tsuboki, 2016 #59" w:history="1">
        <w:r w:rsidR="00771578">
          <w:rPr>
            <w:noProof/>
            <w:szCs w:val="24"/>
          </w:rPr>
          <w:t>6</w:t>
        </w:r>
        <w:r w:rsidR="00F85E0A">
          <w:rPr>
            <w:noProof/>
            <w:szCs w:val="24"/>
          </w:rPr>
          <w:t>2</w:t>
        </w:r>
      </w:hyperlink>
      <w:r w:rsidR="00F85E0A">
        <w:rPr>
          <w:noProof/>
          <w:szCs w:val="24"/>
        </w:rPr>
        <w:t>]</w:t>
      </w:r>
      <w:r w:rsidR="000F6E3F">
        <w:rPr>
          <w:szCs w:val="24"/>
        </w:rPr>
        <w:fldChar w:fldCharType="end"/>
      </w:r>
      <w:r>
        <w:rPr>
          <w:szCs w:val="24"/>
        </w:rPr>
        <w:t>. Thus, the above data indicated that the strategy targeting macrophage polarization is an effective way to inhibit the malignant progression of OC.</w:t>
      </w:r>
    </w:p>
    <w:p w14:paraId="772E7BB7" w14:textId="77777777" w:rsidR="009C6752" w:rsidRDefault="009C6752">
      <w:pPr>
        <w:spacing w:line="360" w:lineRule="auto"/>
        <w:rPr>
          <w:szCs w:val="24"/>
        </w:rPr>
      </w:pPr>
    </w:p>
    <w:p w14:paraId="4D4D0414" w14:textId="20E73782" w:rsidR="009C6752" w:rsidRPr="005C75A0" w:rsidRDefault="0073211C">
      <w:pPr>
        <w:numPr>
          <w:ilvl w:val="0"/>
          <w:numId w:val="1"/>
        </w:numPr>
        <w:spacing w:line="360" w:lineRule="auto"/>
        <w:rPr>
          <w:rFonts w:eastAsia="黑体"/>
          <w:color w:val="FF0000"/>
          <w:sz w:val="32"/>
          <w:szCs w:val="32"/>
        </w:rPr>
      </w:pPr>
      <w:r w:rsidRPr="005C75A0">
        <w:rPr>
          <w:rFonts w:eastAsia="黑体"/>
          <w:color w:val="FF0000"/>
          <w:sz w:val="32"/>
          <w:szCs w:val="32"/>
        </w:rPr>
        <w:t>Discussion and perspective</w:t>
      </w:r>
    </w:p>
    <w:p w14:paraId="1EA262FC" w14:textId="6E4F369F" w:rsidR="009C6752" w:rsidRDefault="00976AC9" w:rsidP="005C75A0">
      <w:pPr>
        <w:spacing w:line="360" w:lineRule="auto"/>
        <w:rPr>
          <w:szCs w:val="24"/>
        </w:rPr>
      </w:pPr>
      <w:r>
        <w:rPr>
          <w:szCs w:val="24"/>
        </w:rPr>
        <w:t>OC is considered as the most</w:t>
      </w:r>
      <w:r w:rsidR="00F53B60">
        <w:rPr>
          <w:szCs w:val="24"/>
        </w:rPr>
        <w:t xml:space="preserve"> </w:t>
      </w:r>
      <w:r>
        <w:rPr>
          <w:szCs w:val="24"/>
        </w:rPr>
        <w:t>malignant tumor</w:t>
      </w:r>
      <w:r w:rsidR="00F53B60" w:rsidRPr="00F53B60">
        <w:rPr>
          <w:szCs w:val="24"/>
        </w:rPr>
        <w:t xml:space="preserve"> </w:t>
      </w:r>
      <w:r w:rsidR="00F53B60">
        <w:rPr>
          <w:szCs w:val="24"/>
        </w:rPr>
        <w:t xml:space="preserve">in </w:t>
      </w:r>
      <w:r w:rsidR="00F53B60">
        <w:rPr>
          <w:szCs w:val="24"/>
        </w:rPr>
        <w:t>gynecological</w:t>
      </w:r>
      <w:r>
        <w:rPr>
          <w:szCs w:val="24"/>
        </w:rPr>
        <w:t xml:space="preserve"> </w:t>
      </w:r>
      <w:r w:rsidR="00F53B60">
        <w:rPr>
          <w:szCs w:val="24"/>
        </w:rPr>
        <w:t xml:space="preserve">system </w:t>
      </w:r>
      <w:r>
        <w:rPr>
          <w:szCs w:val="24"/>
        </w:rPr>
        <w:t xml:space="preserve">because of its atypical clinical symptoms and difficulty in early diagnosis, and gradually developing chemotherapy resistance during treatment. In particular, there is no effective treatment for high-grade recurrent OC. Therefore, it is urgent to effectively understand the molecular mechanism of malignant progression of OC and develop related therapeutic drugs. </w:t>
      </w:r>
      <w:r w:rsidR="00D0460D" w:rsidRPr="00D0460D">
        <w:rPr>
          <w:color w:val="FF0000"/>
          <w:szCs w:val="24"/>
        </w:rPr>
        <w:t xml:space="preserve">Ageing also acts as the main element to contribute to the </w:t>
      </w:r>
      <w:r w:rsidR="00D0460D" w:rsidRPr="00D0460D">
        <w:rPr>
          <w:color w:val="FF0000"/>
          <w:szCs w:val="24"/>
        </w:rPr>
        <w:t xml:space="preserve">occurrence and </w:t>
      </w:r>
      <w:r w:rsidR="00D0460D" w:rsidRPr="000D2F16">
        <w:rPr>
          <w:color w:val="FF0000"/>
          <w:szCs w:val="24"/>
        </w:rPr>
        <w:t>poor progression</w:t>
      </w:r>
      <w:r w:rsidR="00D0460D">
        <w:rPr>
          <w:color w:val="FF0000"/>
          <w:szCs w:val="24"/>
        </w:rPr>
        <w:t xml:space="preserve"> of OC. </w:t>
      </w:r>
      <w:r w:rsidR="00D0460D" w:rsidRPr="00D0460D">
        <w:rPr>
          <w:color w:val="FF0000"/>
          <w:szCs w:val="24"/>
        </w:rPr>
        <w:t xml:space="preserve">In order to maintain the suitable </w:t>
      </w:r>
      <w:r w:rsidR="00D0460D" w:rsidRPr="00D0460D">
        <w:rPr>
          <w:color w:val="FF0000"/>
          <w:szCs w:val="24"/>
        </w:rPr>
        <w:t>tumor microenvironment</w:t>
      </w:r>
      <w:r w:rsidR="00D0460D" w:rsidRPr="00D0460D">
        <w:rPr>
          <w:color w:val="FF0000"/>
          <w:szCs w:val="24"/>
        </w:rPr>
        <w:t>, several cytokines have been releases by several immune cells during ageing.</w:t>
      </w:r>
      <w:r w:rsidR="00D0460D">
        <w:rPr>
          <w:szCs w:val="24"/>
        </w:rPr>
        <w:t xml:space="preserve"> </w:t>
      </w:r>
      <w:r>
        <w:rPr>
          <w:szCs w:val="24"/>
        </w:rPr>
        <w:t xml:space="preserve">The tumor microenvironment is a complex network of cytokines, exosomes secreted by different cells, immune cells, fibroblasts, and mesenchymal stem cells. The occurrence and development of tumors are largely affected by the </w:t>
      </w:r>
      <w:bookmarkStart w:id="20" w:name="OLE_LINK24"/>
      <w:r>
        <w:rPr>
          <w:szCs w:val="24"/>
        </w:rPr>
        <w:t>innate and adaptive immune responses.</w:t>
      </w:r>
      <w:bookmarkEnd w:id="20"/>
      <w:r>
        <w:rPr>
          <w:szCs w:val="24"/>
        </w:rPr>
        <w:t xml:space="preserve"> At present, the suppression and elimination of tumor cells by activating the innate immune system has a good tumor treatment effect. Macrophages, as a component of the infiltrating immune cells in the tumor microenvironment, are </w:t>
      </w:r>
      <w:r>
        <w:rPr>
          <w:szCs w:val="24"/>
        </w:rPr>
        <w:lastRenderedPageBreak/>
        <w:t>involved in regulating the malignant progression of OC. In most cases, M1 macrophages have the effect of anti-tumor immunity, while M2-like TAMs are involved in immunosuppression and tumor immune escape. Among all the infiltrating immune cells, TAMs were more abundant. By initiating fibrosis, TAMs regulate the tumor microenvironment, thereby inhibiting immune defense and facilitating angiogenesis. In various tumor types, the number of M2 macrophages in tumors is negatively correlated with patient survival, but positively correlated with tumorigenesis. The alteration of M1/M2 ratio is considered as a potential strategy for the treatment and improvement of the prognosis for OC.</w:t>
      </w:r>
    </w:p>
    <w:p w14:paraId="56BC30B7" w14:textId="5F58B92F" w:rsidR="009C6752" w:rsidRDefault="009C6752">
      <w:pPr>
        <w:spacing w:line="360" w:lineRule="auto"/>
        <w:rPr>
          <w:szCs w:val="24"/>
        </w:rPr>
      </w:pPr>
    </w:p>
    <w:p w14:paraId="69C525C0" w14:textId="4B46233F" w:rsidR="00912EA4" w:rsidRDefault="00912EA4">
      <w:pPr>
        <w:spacing w:line="360" w:lineRule="auto"/>
        <w:rPr>
          <w:szCs w:val="24"/>
        </w:rPr>
      </w:pPr>
    </w:p>
    <w:p w14:paraId="3E0615DB" w14:textId="77777777" w:rsidR="00912EA4" w:rsidRPr="00912EA4" w:rsidRDefault="00912EA4" w:rsidP="00912EA4">
      <w:pPr>
        <w:spacing w:line="360" w:lineRule="auto"/>
        <w:outlineLvl w:val="0"/>
        <w:rPr>
          <w:rFonts w:eastAsia="黑体"/>
          <w:b/>
          <w:bCs/>
          <w:sz w:val="32"/>
          <w:szCs w:val="24"/>
        </w:rPr>
      </w:pPr>
      <w:r w:rsidRPr="00912EA4">
        <w:rPr>
          <w:rFonts w:eastAsia="黑体"/>
          <w:b/>
          <w:bCs/>
          <w:sz w:val="32"/>
          <w:szCs w:val="24"/>
        </w:rPr>
        <w:t xml:space="preserve">Consent for publication </w:t>
      </w:r>
    </w:p>
    <w:p w14:paraId="0A814882" w14:textId="77777777" w:rsidR="00912EA4" w:rsidRDefault="00912EA4" w:rsidP="00912EA4">
      <w:pPr>
        <w:spacing w:line="360" w:lineRule="auto"/>
        <w:outlineLvl w:val="0"/>
      </w:pPr>
      <w:r w:rsidRPr="004F41AA">
        <w:t xml:space="preserve">Not applicable. </w:t>
      </w:r>
    </w:p>
    <w:p w14:paraId="1CC748EB" w14:textId="77777777" w:rsidR="00912EA4" w:rsidRPr="004F41AA" w:rsidRDefault="00912EA4" w:rsidP="00912EA4">
      <w:pPr>
        <w:spacing w:line="360" w:lineRule="auto"/>
        <w:outlineLvl w:val="0"/>
      </w:pPr>
    </w:p>
    <w:p w14:paraId="244520DC" w14:textId="77777777" w:rsidR="00912EA4" w:rsidRPr="00912EA4" w:rsidRDefault="00912EA4" w:rsidP="00912EA4">
      <w:pPr>
        <w:spacing w:line="360" w:lineRule="auto"/>
        <w:outlineLvl w:val="0"/>
        <w:rPr>
          <w:rFonts w:eastAsia="黑体"/>
          <w:b/>
          <w:bCs/>
          <w:sz w:val="32"/>
          <w:szCs w:val="24"/>
        </w:rPr>
      </w:pPr>
      <w:r w:rsidRPr="00912EA4">
        <w:rPr>
          <w:rFonts w:eastAsia="黑体"/>
          <w:b/>
          <w:bCs/>
          <w:sz w:val="32"/>
          <w:szCs w:val="24"/>
        </w:rPr>
        <w:t>Declaration of competing interest</w:t>
      </w:r>
    </w:p>
    <w:p w14:paraId="0B0A6853" w14:textId="77777777" w:rsidR="00912EA4" w:rsidRPr="00DB1058" w:rsidRDefault="00912EA4" w:rsidP="00912EA4">
      <w:pPr>
        <w:spacing w:line="360" w:lineRule="auto"/>
        <w:rPr>
          <w:rFonts w:eastAsia="等线"/>
          <w:noProof/>
          <w:sz w:val="22"/>
          <w:szCs w:val="28"/>
          <w:shd w:val="clear" w:color="auto" w:fill="FFFFFF" w:themeFill="background1"/>
        </w:rPr>
      </w:pPr>
      <w:r w:rsidRPr="00DB1058">
        <w:rPr>
          <w:rFonts w:eastAsia="等线"/>
          <w:noProof/>
          <w:sz w:val="22"/>
          <w:szCs w:val="28"/>
          <w:shd w:val="clear" w:color="auto" w:fill="FFFFFF" w:themeFill="background1"/>
        </w:rPr>
        <w:t xml:space="preserve">The authors declare that they have no conflict of interest. </w:t>
      </w:r>
    </w:p>
    <w:p w14:paraId="2950E7CF" w14:textId="77777777" w:rsidR="00912EA4" w:rsidRPr="002C3B9C" w:rsidRDefault="00912EA4" w:rsidP="00912EA4">
      <w:pPr>
        <w:spacing w:line="360" w:lineRule="auto"/>
        <w:outlineLvl w:val="0"/>
        <w:rPr>
          <w:rFonts w:eastAsia="等线"/>
        </w:rPr>
      </w:pPr>
    </w:p>
    <w:p w14:paraId="1FD9B7C2" w14:textId="77777777" w:rsidR="00912EA4" w:rsidRPr="00912EA4" w:rsidRDefault="00912EA4" w:rsidP="00912EA4">
      <w:pPr>
        <w:spacing w:line="360" w:lineRule="auto"/>
        <w:outlineLvl w:val="0"/>
        <w:rPr>
          <w:rFonts w:eastAsia="黑体"/>
          <w:b/>
          <w:bCs/>
          <w:sz w:val="32"/>
          <w:szCs w:val="24"/>
        </w:rPr>
      </w:pPr>
      <w:r w:rsidRPr="00912EA4">
        <w:rPr>
          <w:rFonts w:eastAsia="黑体"/>
          <w:b/>
          <w:bCs/>
          <w:sz w:val="32"/>
          <w:szCs w:val="24"/>
        </w:rPr>
        <w:t xml:space="preserve">Data Availability </w:t>
      </w:r>
    </w:p>
    <w:p w14:paraId="7E6B52DB" w14:textId="77777777" w:rsidR="00912EA4" w:rsidRDefault="00912EA4" w:rsidP="00912EA4">
      <w:pPr>
        <w:spacing w:line="360" w:lineRule="auto"/>
        <w:outlineLvl w:val="0"/>
      </w:pPr>
      <w:r w:rsidRPr="004F41AA">
        <w:t xml:space="preserve">Not applicable. </w:t>
      </w:r>
    </w:p>
    <w:p w14:paraId="5CC30253" w14:textId="77777777" w:rsidR="00912EA4" w:rsidRDefault="00912EA4">
      <w:pPr>
        <w:spacing w:line="360" w:lineRule="auto"/>
        <w:rPr>
          <w:szCs w:val="24"/>
        </w:rPr>
      </w:pPr>
    </w:p>
    <w:p w14:paraId="34A5B035" w14:textId="2E438788" w:rsidR="00371EA0" w:rsidRPr="00912EA4" w:rsidRDefault="00976AC9" w:rsidP="00912EA4">
      <w:pPr>
        <w:spacing w:line="360" w:lineRule="auto"/>
        <w:ind w:left="643" w:hangingChars="200" w:hanging="643"/>
        <w:rPr>
          <w:rFonts w:eastAsia="黑体"/>
          <w:b/>
          <w:bCs/>
          <w:sz w:val="32"/>
          <w:szCs w:val="24"/>
        </w:rPr>
      </w:pPr>
      <w:bookmarkStart w:id="21" w:name="_Toc41387046"/>
      <w:r>
        <w:rPr>
          <w:rFonts w:eastAsia="黑体"/>
          <w:b/>
          <w:bCs/>
          <w:sz w:val="32"/>
          <w:szCs w:val="24"/>
        </w:rPr>
        <w:t>Reference</w:t>
      </w:r>
      <w:bookmarkEnd w:id="21"/>
      <w:r w:rsidR="00912EA4">
        <w:rPr>
          <w:rFonts w:eastAsia="黑体"/>
          <w:b/>
          <w:bCs/>
          <w:sz w:val="32"/>
          <w:szCs w:val="24"/>
        </w:rPr>
        <w:t>s</w:t>
      </w:r>
    </w:p>
    <w:p w14:paraId="5365B5D9" w14:textId="77777777" w:rsidR="00F85E0A" w:rsidRPr="00F85E0A" w:rsidRDefault="000F6E3F" w:rsidP="00F85E0A">
      <w:pPr>
        <w:pStyle w:val="EndNoteBibliography"/>
        <w:ind w:left="720" w:hanging="720"/>
      </w:pPr>
      <w:r>
        <w:rPr>
          <w:szCs w:val="24"/>
        </w:rPr>
        <w:fldChar w:fldCharType="begin"/>
      </w:r>
      <w:r w:rsidR="00371EA0">
        <w:rPr>
          <w:szCs w:val="24"/>
        </w:rPr>
        <w:instrText xml:space="preserve"> ADDIN EN.REFLIST </w:instrText>
      </w:r>
      <w:r>
        <w:rPr>
          <w:szCs w:val="24"/>
        </w:rPr>
        <w:fldChar w:fldCharType="separate"/>
      </w:r>
      <w:bookmarkStart w:id="22" w:name="_ENREF_1"/>
      <w:r w:rsidR="00F85E0A" w:rsidRPr="00F85E0A">
        <w:t>1.</w:t>
      </w:r>
      <w:r w:rsidR="00F85E0A" w:rsidRPr="00F85E0A">
        <w:tab/>
        <w:t xml:space="preserve">Siegel RL, Miller KD, Fuchs HE, Jemal A: </w:t>
      </w:r>
      <w:r w:rsidR="00F85E0A" w:rsidRPr="00F85E0A">
        <w:rPr>
          <w:b/>
        </w:rPr>
        <w:t>Cancer statistics, 2022</w:t>
      </w:r>
      <w:r w:rsidR="00F85E0A" w:rsidRPr="00F85E0A">
        <w:t xml:space="preserve">. </w:t>
      </w:r>
      <w:r w:rsidR="00F85E0A" w:rsidRPr="00F85E0A">
        <w:rPr>
          <w:i/>
        </w:rPr>
        <w:t xml:space="preserve">CA: a cancer journal for clinicians </w:t>
      </w:r>
      <w:r w:rsidR="00F85E0A" w:rsidRPr="00F85E0A">
        <w:t xml:space="preserve">2022, </w:t>
      </w:r>
      <w:r w:rsidR="00F85E0A" w:rsidRPr="00F85E0A">
        <w:rPr>
          <w:b/>
        </w:rPr>
        <w:t>72</w:t>
      </w:r>
      <w:r w:rsidR="00F85E0A" w:rsidRPr="00F85E0A">
        <w:t>(1):7-33.</w:t>
      </w:r>
      <w:bookmarkEnd w:id="22"/>
    </w:p>
    <w:p w14:paraId="7FFE2271" w14:textId="77777777" w:rsidR="00F85E0A" w:rsidRPr="00F85E0A" w:rsidRDefault="00F85E0A" w:rsidP="00F85E0A">
      <w:pPr>
        <w:pStyle w:val="EndNoteBibliography"/>
        <w:ind w:left="720" w:hanging="720"/>
      </w:pPr>
      <w:bookmarkStart w:id="23" w:name="_ENREF_2"/>
      <w:r w:rsidRPr="00F85E0A">
        <w:t>2.</w:t>
      </w:r>
      <w:r w:rsidRPr="00F85E0A">
        <w:tab/>
        <w:t xml:space="preserve">Berek JS, Martinez-Maza O: </w:t>
      </w:r>
      <w:r w:rsidRPr="00F85E0A">
        <w:rPr>
          <w:b/>
        </w:rPr>
        <w:t>Molecular and biologic factors in the pathogenesis of ovarian cancer</w:t>
      </w:r>
      <w:r w:rsidRPr="00F85E0A">
        <w:t xml:space="preserve">. </w:t>
      </w:r>
      <w:r w:rsidRPr="00F85E0A">
        <w:rPr>
          <w:i/>
        </w:rPr>
        <w:t xml:space="preserve">The Journal of reproductive medicine </w:t>
      </w:r>
      <w:r w:rsidRPr="00F85E0A">
        <w:t xml:space="preserve">1994, </w:t>
      </w:r>
      <w:r w:rsidRPr="00F85E0A">
        <w:rPr>
          <w:b/>
        </w:rPr>
        <w:t>39</w:t>
      </w:r>
      <w:r w:rsidRPr="00F85E0A">
        <w:t>(4):241-248.</w:t>
      </w:r>
      <w:bookmarkEnd w:id="23"/>
    </w:p>
    <w:p w14:paraId="537C365F" w14:textId="77777777" w:rsidR="00F85E0A" w:rsidRPr="00F85E0A" w:rsidRDefault="00F85E0A" w:rsidP="00F85E0A">
      <w:pPr>
        <w:pStyle w:val="EndNoteBibliography"/>
        <w:ind w:left="720" w:hanging="720"/>
      </w:pPr>
      <w:bookmarkStart w:id="24" w:name="_ENREF_3"/>
      <w:r w:rsidRPr="00F85E0A">
        <w:t>3.</w:t>
      </w:r>
      <w:r w:rsidRPr="00F85E0A">
        <w:tab/>
        <w:t xml:space="preserve">Drakes ML, Stiff PJ: </w:t>
      </w:r>
      <w:r w:rsidRPr="00F85E0A">
        <w:rPr>
          <w:b/>
        </w:rPr>
        <w:t>Regulation of Ovarian Cancer Prognosis by Immune Cells in the Tumor Microenvironment</w:t>
      </w:r>
      <w:r w:rsidRPr="00F85E0A">
        <w:t xml:space="preserve">. </w:t>
      </w:r>
      <w:r w:rsidRPr="00F85E0A">
        <w:rPr>
          <w:i/>
        </w:rPr>
        <w:t xml:space="preserve">Cancers </w:t>
      </w:r>
      <w:r w:rsidRPr="00F85E0A">
        <w:t xml:space="preserve">2018, </w:t>
      </w:r>
      <w:r w:rsidRPr="00F85E0A">
        <w:rPr>
          <w:b/>
        </w:rPr>
        <w:t>10</w:t>
      </w:r>
      <w:r w:rsidRPr="00F85E0A">
        <w:t>(9).</w:t>
      </w:r>
      <w:bookmarkEnd w:id="24"/>
    </w:p>
    <w:p w14:paraId="5F3EB4F3" w14:textId="77777777" w:rsidR="00F85E0A" w:rsidRPr="00F85E0A" w:rsidRDefault="00F85E0A" w:rsidP="00F85E0A">
      <w:pPr>
        <w:pStyle w:val="EndNoteBibliography"/>
        <w:ind w:left="720" w:hanging="720"/>
      </w:pPr>
      <w:bookmarkStart w:id="25" w:name="_ENREF_4"/>
      <w:r w:rsidRPr="00F85E0A">
        <w:t>4.</w:t>
      </w:r>
      <w:r w:rsidRPr="00F85E0A">
        <w:tab/>
        <w:t>Hanker LC, Loibl S, Burchardi N, Pfisterer J, Meier W, Pujade-Lauraine E, Ray-Coquard I, Sehouli J, Harter P, du Bois A</w:t>
      </w:r>
      <w:r w:rsidRPr="00F85E0A">
        <w:rPr>
          <w:i/>
        </w:rPr>
        <w:t xml:space="preserve"> et al</w:t>
      </w:r>
      <w:r w:rsidRPr="00F85E0A">
        <w:t xml:space="preserve">: </w:t>
      </w:r>
      <w:r w:rsidRPr="00F85E0A">
        <w:rPr>
          <w:b/>
        </w:rPr>
        <w:t xml:space="preserve">The impact of second to </w:t>
      </w:r>
      <w:r w:rsidRPr="00F85E0A">
        <w:rPr>
          <w:b/>
        </w:rPr>
        <w:lastRenderedPageBreak/>
        <w:t>sixth line therapy on survival of relapsed ovarian cancer after primary taxane/platinum-based therapy</w:t>
      </w:r>
      <w:r w:rsidRPr="00F85E0A">
        <w:t xml:space="preserve">. </w:t>
      </w:r>
      <w:r w:rsidRPr="00F85E0A">
        <w:rPr>
          <w:i/>
        </w:rPr>
        <w:t xml:space="preserve">Annals of oncology : official journal of the European Society for Medical Oncology </w:t>
      </w:r>
      <w:r w:rsidRPr="00F85E0A">
        <w:t xml:space="preserve">2012, </w:t>
      </w:r>
      <w:r w:rsidRPr="00F85E0A">
        <w:rPr>
          <w:b/>
        </w:rPr>
        <w:t>23</w:t>
      </w:r>
      <w:r w:rsidRPr="00F85E0A">
        <w:t>(10):2605-2612.</w:t>
      </w:r>
      <w:bookmarkEnd w:id="25"/>
    </w:p>
    <w:p w14:paraId="03B0B156" w14:textId="77777777" w:rsidR="00F85E0A" w:rsidRPr="00F85E0A" w:rsidRDefault="00F85E0A" w:rsidP="00F85E0A">
      <w:pPr>
        <w:pStyle w:val="EndNoteBibliography"/>
        <w:ind w:left="720" w:hanging="720"/>
      </w:pPr>
      <w:bookmarkStart w:id="26" w:name="_ENREF_5"/>
      <w:r w:rsidRPr="00F85E0A">
        <w:t>5.</w:t>
      </w:r>
      <w:r w:rsidRPr="00F85E0A">
        <w:tab/>
        <w:t xml:space="preserve">Hirayama D, Iida T, Nakase H: </w:t>
      </w:r>
      <w:r w:rsidRPr="00F85E0A">
        <w:rPr>
          <w:b/>
        </w:rPr>
        <w:t>The Phagocytic Function of Macrophage-Enforcing Innate Immunity and Tissue Homeostasis</w:t>
      </w:r>
      <w:r w:rsidRPr="00F85E0A">
        <w:t xml:space="preserve">. </w:t>
      </w:r>
      <w:r w:rsidRPr="00F85E0A">
        <w:rPr>
          <w:i/>
        </w:rPr>
        <w:t xml:space="preserve">International journal of molecular sciences </w:t>
      </w:r>
      <w:r w:rsidRPr="00F85E0A">
        <w:t xml:space="preserve">2017, </w:t>
      </w:r>
      <w:r w:rsidRPr="00F85E0A">
        <w:rPr>
          <w:b/>
        </w:rPr>
        <w:t>19</w:t>
      </w:r>
      <w:r w:rsidRPr="00F85E0A">
        <w:t>(1).</w:t>
      </w:r>
      <w:bookmarkEnd w:id="26"/>
    </w:p>
    <w:p w14:paraId="2C8FE8AA" w14:textId="77777777" w:rsidR="00F85E0A" w:rsidRPr="00F85E0A" w:rsidRDefault="00F85E0A" w:rsidP="00F85E0A">
      <w:pPr>
        <w:pStyle w:val="EndNoteBibliography"/>
        <w:ind w:left="720" w:hanging="720"/>
      </w:pPr>
      <w:bookmarkStart w:id="27" w:name="_ENREF_6"/>
      <w:r w:rsidRPr="00F85E0A">
        <w:t>6.</w:t>
      </w:r>
      <w:r w:rsidRPr="00F85E0A">
        <w:tab/>
        <w:t xml:space="preserve">Hourani T, Holden JA, Li W, Lenzo JC, Hadjigol S, O'Brien-Simpson NM: </w:t>
      </w:r>
      <w:r w:rsidRPr="00F85E0A">
        <w:rPr>
          <w:b/>
        </w:rPr>
        <w:t>Tumor Associated Macrophages: Origin, Recruitment, Phenotypic Diversity, and Targeting</w:t>
      </w:r>
      <w:r w:rsidRPr="00F85E0A">
        <w:t xml:space="preserve">. </w:t>
      </w:r>
      <w:r w:rsidRPr="00F85E0A">
        <w:rPr>
          <w:i/>
        </w:rPr>
        <w:t xml:space="preserve">Frontiers in oncology </w:t>
      </w:r>
      <w:r w:rsidRPr="00F85E0A">
        <w:t xml:space="preserve">2021, </w:t>
      </w:r>
      <w:r w:rsidRPr="00F85E0A">
        <w:rPr>
          <w:b/>
        </w:rPr>
        <w:t>11</w:t>
      </w:r>
      <w:r w:rsidRPr="00F85E0A">
        <w:t>:788365.</w:t>
      </w:r>
      <w:bookmarkEnd w:id="27"/>
    </w:p>
    <w:p w14:paraId="27DD92FB" w14:textId="77777777" w:rsidR="00F85E0A" w:rsidRPr="00F85E0A" w:rsidRDefault="00F85E0A" w:rsidP="00F85E0A">
      <w:pPr>
        <w:pStyle w:val="EndNoteBibliography"/>
        <w:ind w:left="720" w:hanging="720"/>
      </w:pPr>
      <w:bookmarkStart w:id="28" w:name="_ENREF_7"/>
      <w:r w:rsidRPr="00F85E0A">
        <w:t>7.</w:t>
      </w:r>
      <w:r w:rsidRPr="00F85E0A">
        <w:tab/>
        <w:t xml:space="preserve">Funada Y, Noguchi T, Kikuchi R, Takeno S, Uchida Y, Gabbert HE: </w:t>
      </w:r>
      <w:r w:rsidRPr="00F85E0A">
        <w:rPr>
          <w:b/>
        </w:rPr>
        <w:t>Prognostic significance of CD8+ T cell and macrophage peritumoral infiltration in colorectal cancer</w:t>
      </w:r>
      <w:r w:rsidRPr="00F85E0A">
        <w:t xml:space="preserve">. </w:t>
      </w:r>
      <w:r w:rsidRPr="00F85E0A">
        <w:rPr>
          <w:i/>
        </w:rPr>
        <w:t xml:space="preserve">Oncology reports </w:t>
      </w:r>
      <w:r w:rsidRPr="00F85E0A">
        <w:t xml:space="preserve">2003, </w:t>
      </w:r>
      <w:r w:rsidRPr="00F85E0A">
        <w:rPr>
          <w:b/>
        </w:rPr>
        <w:t>10</w:t>
      </w:r>
      <w:r w:rsidRPr="00F85E0A">
        <w:t>(2):309-313.</w:t>
      </w:r>
      <w:bookmarkEnd w:id="28"/>
    </w:p>
    <w:p w14:paraId="7A5C7D20" w14:textId="77777777" w:rsidR="00F85E0A" w:rsidRPr="00F85E0A" w:rsidRDefault="00F85E0A" w:rsidP="00F85E0A">
      <w:pPr>
        <w:pStyle w:val="EndNoteBibliography"/>
        <w:ind w:left="720" w:hanging="720"/>
      </w:pPr>
      <w:bookmarkStart w:id="29" w:name="_ENREF_8"/>
      <w:r w:rsidRPr="00F85E0A">
        <w:t>8.</w:t>
      </w:r>
      <w:r w:rsidRPr="00F85E0A">
        <w:tab/>
        <w:t xml:space="preserve">Larionova I, Tuguzbaeva G, Ponomaryova A, Stakheyeva M, Cherdyntseva N, Pavlov V, Choinzonov E, Kzhyshkowska J: </w:t>
      </w:r>
      <w:r w:rsidRPr="00F85E0A">
        <w:rPr>
          <w:b/>
        </w:rPr>
        <w:t>Tumor-Associated Macrophages in Human Breast, Colorectal, Lung, Ovarian and Prostate Cancers</w:t>
      </w:r>
      <w:r w:rsidRPr="00F85E0A">
        <w:t xml:space="preserve">. </w:t>
      </w:r>
      <w:r w:rsidRPr="00F85E0A">
        <w:rPr>
          <w:i/>
        </w:rPr>
        <w:t xml:space="preserve">Frontiers in oncology </w:t>
      </w:r>
      <w:r w:rsidRPr="00F85E0A">
        <w:t xml:space="preserve">2020, </w:t>
      </w:r>
      <w:r w:rsidRPr="00F85E0A">
        <w:rPr>
          <w:b/>
        </w:rPr>
        <w:t>10</w:t>
      </w:r>
      <w:r w:rsidRPr="00F85E0A">
        <w:t>:566511.</w:t>
      </w:r>
      <w:bookmarkEnd w:id="29"/>
    </w:p>
    <w:p w14:paraId="49391B94" w14:textId="77777777" w:rsidR="00F85E0A" w:rsidRPr="00F85E0A" w:rsidRDefault="00F85E0A" w:rsidP="00F85E0A">
      <w:pPr>
        <w:pStyle w:val="EndNoteBibliography"/>
        <w:ind w:left="720" w:hanging="720"/>
      </w:pPr>
      <w:bookmarkStart w:id="30" w:name="_ENREF_9"/>
      <w:r w:rsidRPr="00F85E0A">
        <w:t>9.</w:t>
      </w:r>
      <w:r w:rsidRPr="00F85E0A">
        <w:tab/>
        <w:t xml:space="preserve">Sica A, Invernizzi P, Mantovani A: </w:t>
      </w:r>
      <w:r w:rsidRPr="00F85E0A">
        <w:rPr>
          <w:b/>
        </w:rPr>
        <w:t>Macrophage plasticity and polarization in liver homeostasis and pathology</w:t>
      </w:r>
      <w:r w:rsidRPr="00F85E0A">
        <w:t xml:space="preserve">. </w:t>
      </w:r>
      <w:r w:rsidRPr="00F85E0A">
        <w:rPr>
          <w:i/>
        </w:rPr>
        <w:t xml:space="preserve">Hepatology </w:t>
      </w:r>
      <w:r w:rsidRPr="00F85E0A">
        <w:t xml:space="preserve">2014, </w:t>
      </w:r>
      <w:r w:rsidRPr="00F85E0A">
        <w:rPr>
          <w:b/>
        </w:rPr>
        <w:t>59</w:t>
      </w:r>
      <w:r w:rsidRPr="00F85E0A">
        <w:t>(5):2034-2042.</w:t>
      </w:r>
      <w:bookmarkEnd w:id="30"/>
    </w:p>
    <w:p w14:paraId="2EE3C66C" w14:textId="77777777" w:rsidR="00F85E0A" w:rsidRPr="00F85E0A" w:rsidRDefault="00F85E0A" w:rsidP="00F85E0A">
      <w:pPr>
        <w:pStyle w:val="EndNoteBibliography"/>
        <w:ind w:left="720" w:hanging="720"/>
      </w:pPr>
      <w:bookmarkStart w:id="31" w:name="_ENREF_10"/>
      <w:r w:rsidRPr="00F85E0A">
        <w:t>10.</w:t>
      </w:r>
      <w:r w:rsidRPr="00F85E0A">
        <w:tab/>
        <w:t xml:space="preserve">Ryder M, Ghossein RA, Ricarte-Filho JC, Knauf JA, Fagin JA: </w:t>
      </w:r>
      <w:r w:rsidRPr="00F85E0A">
        <w:rPr>
          <w:b/>
        </w:rPr>
        <w:t>Increased density of tumor-associated macrophages is associated with decreased survival in advanced thyroid cancer</w:t>
      </w:r>
      <w:r w:rsidRPr="00F85E0A">
        <w:t xml:space="preserve">. </w:t>
      </w:r>
      <w:r w:rsidRPr="00F85E0A">
        <w:rPr>
          <w:i/>
        </w:rPr>
        <w:t xml:space="preserve">Endocrine-related cancer </w:t>
      </w:r>
      <w:r w:rsidRPr="00F85E0A">
        <w:t xml:space="preserve">2008, </w:t>
      </w:r>
      <w:r w:rsidRPr="00F85E0A">
        <w:rPr>
          <w:b/>
        </w:rPr>
        <w:t>15</w:t>
      </w:r>
      <w:r w:rsidRPr="00F85E0A">
        <w:t>(4):1069-1074.</w:t>
      </w:r>
      <w:bookmarkEnd w:id="31"/>
    </w:p>
    <w:p w14:paraId="733FE5E9" w14:textId="77777777" w:rsidR="00F85E0A" w:rsidRPr="00F85E0A" w:rsidRDefault="00F85E0A" w:rsidP="00F85E0A">
      <w:pPr>
        <w:pStyle w:val="EndNoteBibliography"/>
        <w:ind w:left="720" w:hanging="720"/>
      </w:pPr>
      <w:bookmarkStart w:id="32" w:name="_ENREF_11"/>
      <w:r w:rsidRPr="00F85E0A">
        <w:t>11.</w:t>
      </w:r>
      <w:r w:rsidRPr="00F85E0A">
        <w:tab/>
        <w:t>Guadagno E, Presta I, Maisano D, Donato A, Pirrone CK, Cardillo G, Corrado SD, Mignogna C, Mancuso T, Donato G</w:t>
      </w:r>
      <w:r w:rsidRPr="00F85E0A">
        <w:rPr>
          <w:i/>
        </w:rPr>
        <w:t xml:space="preserve"> et al</w:t>
      </w:r>
      <w:r w:rsidRPr="00F85E0A">
        <w:t xml:space="preserve">: </w:t>
      </w:r>
      <w:r w:rsidRPr="00F85E0A">
        <w:rPr>
          <w:b/>
        </w:rPr>
        <w:t>Role of Macrophages in Brain Tumor Growth and Progression</w:t>
      </w:r>
      <w:r w:rsidRPr="00F85E0A">
        <w:t xml:space="preserve">. </w:t>
      </w:r>
      <w:r w:rsidRPr="00F85E0A">
        <w:rPr>
          <w:i/>
        </w:rPr>
        <w:t xml:space="preserve">International journal of molecular sciences </w:t>
      </w:r>
      <w:r w:rsidRPr="00F85E0A">
        <w:t xml:space="preserve">2018, </w:t>
      </w:r>
      <w:r w:rsidRPr="00F85E0A">
        <w:rPr>
          <w:b/>
        </w:rPr>
        <w:t>19</w:t>
      </w:r>
      <w:r w:rsidRPr="00F85E0A">
        <w:t>(4).</w:t>
      </w:r>
      <w:bookmarkEnd w:id="32"/>
    </w:p>
    <w:p w14:paraId="75642330" w14:textId="77777777" w:rsidR="00F85E0A" w:rsidRPr="00F85E0A" w:rsidRDefault="00F85E0A" w:rsidP="00F85E0A">
      <w:pPr>
        <w:pStyle w:val="EndNoteBibliography"/>
        <w:ind w:left="720" w:hanging="720"/>
      </w:pPr>
      <w:bookmarkStart w:id="33" w:name="_ENREF_12"/>
      <w:r w:rsidRPr="00F85E0A">
        <w:t>12.</w:t>
      </w:r>
      <w:r w:rsidRPr="00F85E0A">
        <w:tab/>
        <w:t xml:space="preserve">Kurahara H, Shinchi H, Mataki Y, Maemura K, Noma H, Kubo F, Sakoda M, Ueno S, Natsugoe S, Takao S: </w:t>
      </w:r>
      <w:r w:rsidRPr="00F85E0A">
        <w:rPr>
          <w:b/>
        </w:rPr>
        <w:t>Significance of M2-polarized tumor-associated macrophage in pancreatic cancer</w:t>
      </w:r>
      <w:r w:rsidRPr="00F85E0A">
        <w:t xml:space="preserve">. </w:t>
      </w:r>
      <w:r w:rsidRPr="00F85E0A">
        <w:rPr>
          <w:i/>
        </w:rPr>
        <w:t xml:space="preserve">The Journal of surgical research </w:t>
      </w:r>
      <w:r w:rsidRPr="00F85E0A">
        <w:t xml:space="preserve">2011, </w:t>
      </w:r>
      <w:r w:rsidRPr="00F85E0A">
        <w:rPr>
          <w:b/>
        </w:rPr>
        <w:t>167</w:t>
      </w:r>
      <w:r w:rsidRPr="00F85E0A">
        <w:t>(2):e211-219.</w:t>
      </w:r>
      <w:bookmarkEnd w:id="33"/>
    </w:p>
    <w:p w14:paraId="1DA6D8E8" w14:textId="77777777" w:rsidR="00F85E0A" w:rsidRPr="00F85E0A" w:rsidRDefault="00F85E0A" w:rsidP="00F85E0A">
      <w:pPr>
        <w:pStyle w:val="EndNoteBibliography"/>
        <w:ind w:left="720" w:hanging="720"/>
      </w:pPr>
      <w:bookmarkStart w:id="34" w:name="_ENREF_13"/>
      <w:r w:rsidRPr="00F85E0A">
        <w:t>13.</w:t>
      </w:r>
      <w:r w:rsidRPr="00F85E0A">
        <w:tab/>
        <w:t xml:space="preserve">Wang J, Li D, Cang H, Guo B: </w:t>
      </w:r>
      <w:r w:rsidRPr="00F85E0A">
        <w:rPr>
          <w:b/>
        </w:rPr>
        <w:t>Crosstalk between cancer and immune cells: Role of tumor-associated macrophages in the tumor microenvironment</w:t>
      </w:r>
      <w:r w:rsidRPr="00F85E0A">
        <w:t xml:space="preserve">. </w:t>
      </w:r>
      <w:r w:rsidRPr="00F85E0A">
        <w:rPr>
          <w:i/>
        </w:rPr>
        <w:t xml:space="preserve">Cancer medicine </w:t>
      </w:r>
      <w:r w:rsidRPr="00F85E0A">
        <w:t xml:space="preserve">2019, </w:t>
      </w:r>
      <w:r w:rsidRPr="00F85E0A">
        <w:rPr>
          <w:b/>
        </w:rPr>
        <w:t>8</w:t>
      </w:r>
      <w:r w:rsidRPr="00F85E0A">
        <w:t>(10):4709-4721.</w:t>
      </w:r>
      <w:bookmarkEnd w:id="34"/>
    </w:p>
    <w:p w14:paraId="24DC087C" w14:textId="77777777" w:rsidR="00F85E0A" w:rsidRPr="00F85E0A" w:rsidRDefault="00F85E0A" w:rsidP="00F85E0A">
      <w:pPr>
        <w:pStyle w:val="EndNoteBibliography"/>
        <w:ind w:left="720" w:hanging="720"/>
      </w:pPr>
      <w:bookmarkStart w:id="35" w:name="_ENREF_14"/>
      <w:r w:rsidRPr="00F85E0A">
        <w:t>14.</w:t>
      </w:r>
      <w:r w:rsidRPr="00F85E0A">
        <w:tab/>
        <w:t xml:space="preserve">Zheng MJ, Li X, Hu YX, Dong H, Gou R, Nie X, Liu Q, Ying-Ying H, Liu JJ, Lin B: </w:t>
      </w:r>
      <w:r w:rsidRPr="00F85E0A">
        <w:rPr>
          <w:b/>
        </w:rPr>
        <w:t>Identification of molecular marker associated with ovarian cancer prognosis using bioinformatics analysis and experiments</w:t>
      </w:r>
      <w:r w:rsidRPr="00F85E0A">
        <w:t xml:space="preserve">. </w:t>
      </w:r>
      <w:r w:rsidRPr="00F85E0A">
        <w:rPr>
          <w:i/>
        </w:rPr>
        <w:t xml:space="preserve">Journal of cellular physiology </w:t>
      </w:r>
      <w:r w:rsidRPr="00F85E0A">
        <w:t xml:space="preserve">2019, </w:t>
      </w:r>
      <w:r w:rsidRPr="00F85E0A">
        <w:rPr>
          <w:b/>
        </w:rPr>
        <w:t>234</w:t>
      </w:r>
      <w:r w:rsidRPr="00F85E0A">
        <w:t>(7):11023-11036.</w:t>
      </w:r>
      <w:bookmarkEnd w:id="35"/>
    </w:p>
    <w:p w14:paraId="283E4C79" w14:textId="77777777" w:rsidR="00F85E0A" w:rsidRPr="00F85E0A" w:rsidRDefault="00F85E0A" w:rsidP="00F85E0A">
      <w:pPr>
        <w:pStyle w:val="EndNoteBibliography"/>
        <w:ind w:left="720" w:hanging="720"/>
      </w:pPr>
      <w:bookmarkStart w:id="36" w:name="_ENREF_15"/>
      <w:r w:rsidRPr="00F85E0A">
        <w:t>15.</w:t>
      </w:r>
      <w:r w:rsidRPr="00F85E0A">
        <w:tab/>
        <w:t xml:space="preserve">Goswami KK, Ghosh T, Ghosh S, Sarkar M, Bose A, Baral R: </w:t>
      </w:r>
      <w:r w:rsidRPr="00F85E0A">
        <w:rPr>
          <w:b/>
        </w:rPr>
        <w:t>Tumor promoting role of anti-tumor macrophages in tumor microenvironment</w:t>
      </w:r>
      <w:r w:rsidRPr="00F85E0A">
        <w:t xml:space="preserve">. </w:t>
      </w:r>
      <w:r w:rsidRPr="00F85E0A">
        <w:rPr>
          <w:i/>
        </w:rPr>
        <w:t xml:space="preserve">Cellular immunology </w:t>
      </w:r>
      <w:r w:rsidRPr="00F85E0A">
        <w:t xml:space="preserve">2017, </w:t>
      </w:r>
      <w:r w:rsidRPr="00F85E0A">
        <w:rPr>
          <w:b/>
        </w:rPr>
        <w:t>316</w:t>
      </w:r>
      <w:r w:rsidRPr="00F85E0A">
        <w:t>:1-10.</w:t>
      </w:r>
      <w:bookmarkEnd w:id="36"/>
    </w:p>
    <w:p w14:paraId="7908861C" w14:textId="77777777" w:rsidR="00F85E0A" w:rsidRPr="00F85E0A" w:rsidRDefault="00F85E0A" w:rsidP="00F85E0A">
      <w:pPr>
        <w:pStyle w:val="EndNoteBibliography"/>
        <w:ind w:left="720" w:hanging="720"/>
      </w:pPr>
      <w:bookmarkStart w:id="37" w:name="_ENREF_16"/>
      <w:r w:rsidRPr="00F85E0A">
        <w:t>16.</w:t>
      </w:r>
      <w:r w:rsidRPr="00F85E0A">
        <w:tab/>
        <w:t>Zhang L, Conejo-Garcia JR, Katsaros D, Gimotty PA, Massobrio M, Regnani G, Makrigiannakis A, Gray H, Schlienger K, Liebman MN</w:t>
      </w:r>
      <w:r w:rsidRPr="00F85E0A">
        <w:rPr>
          <w:i/>
        </w:rPr>
        <w:t xml:space="preserve"> et al</w:t>
      </w:r>
      <w:r w:rsidRPr="00F85E0A">
        <w:t xml:space="preserve">: </w:t>
      </w:r>
      <w:r w:rsidRPr="00F85E0A">
        <w:rPr>
          <w:b/>
        </w:rPr>
        <w:lastRenderedPageBreak/>
        <w:t>Intratumoral T cells, recurrence, and survival in epithelial ovarian cancer</w:t>
      </w:r>
      <w:r w:rsidRPr="00F85E0A">
        <w:t xml:space="preserve">. </w:t>
      </w:r>
      <w:r w:rsidRPr="00F85E0A">
        <w:rPr>
          <w:i/>
        </w:rPr>
        <w:t xml:space="preserve">The New England journal of medicine </w:t>
      </w:r>
      <w:r w:rsidRPr="00F85E0A">
        <w:t xml:space="preserve">2003, </w:t>
      </w:r>
      <w:r w:rsidRPr="00F85E0A">
        <w:rPr>
          <w:b/>
        </w:rPr>
        <w:t>348</w:t>
      </w:r>
      <w:r w:rsidRPr="00F85E0A">
        <w:t>(3):203-213.</w:t>
      </w:r>
      <w:bookmarkEnd w:id="37"/>
    </w:p>
    <w:p w14:paraId="570DDD4D" w14:textId="77777777" w:rsidR="00F85E0A" w:rsidRPr="00F85E0A" w:rsidRDefault="00F85E0A" w:rsidP="00F85E0A">
      <w:pPr>
        <w:pStyle w:val="EndNoteBibliography"/>
        <w:ind w:left="720" w:hanging="720"/>
      </w:pPr>
      <w:bookmarkStart w:id="38" w:name="_ENREF_17"/>
      <w:r w:rsidRPr="00F85E0A">
        <w:t>17.</w:t>
      </w:r>
      <w:r w:rsidRPr="00F85E0A">
        <w:tab/>
        <w:t xml:space="preserve">Zhang M, He Y, Sun X, Li Q, Wang W, Zhao A, Di W: </w:t>
      </w:r>
      <w:r w:rsidRPr="00F85E0A">
        <w:rPr>
          <w:b/>
        </w:rPr>
        <w:t>A high M1/M2 ratio of tumor-associated macrophages is associated with extended survival in ovarian cancer patients</w:t>
      </w:r>
      <w:r w:rsidRPr="00F85E0A">
        <w:t xml:space="preserve">. </w:t>
      </w:r>
      <w:r w:rsidRPr="00F85E0A">
        <w:rPr>
          <w:i/>
        </w:rPr>
        <w:t xml:space="preserve">Journal of ovarian research </w:t>
      </w:r>
      <w:r w:rsidRPr="00F85E0A">
        <w:t xml:space="preserve">2014, </w:t>
      </w:r>
      <w:r w:rsidRPr="00F85E0A">
        <w:rPr>
          <w:b/>
        </w:rPr>
        <w:t>7</w:t>
      </w:r>
      <w:r w:rsidRPr="00F85E0A">
        <w:t>:19.</w:t>
      </w:r>
      <w:bookmarkEnd w:id="38"/>
    </w:p>
    <w:p w14:paraId="49EFBA00" w14:textId="77777777" w:rsidR="00F85E0A" w:rsidRPr="00F85E0A" w:rsidRDefault="00F85E0A" w:rsidP="00F85E0A">
      <w:pPr>
        <w:pStyle w:val="EndNoteBibliography"/>
        <w:ind w:left="720" w:hanging="720"/>
      </w:pPr>
      <w:bookmarkStart w:id="39" w:name="_ENREF_18"/>
      <w:r w:rsidRPr="00F85E0A">
        <w:t>18.</w:t>
      </w:r>
      <w:r w:rsidRPr="00F85E0A">
        <w:tab/>
        <w:t xml:space="preserve">Yin M, Shen J, Yu S, Fei J, Zhu X, Zhao J, Zhai L, Sadhukhan A, Zhou J: </w:t>
      </w:r>
      <w:r w:rsidRPr="00F85E0A">
        <w:rPr>
          <w:b/>
        </w:rPr>
        <w:t>Tumor-Associated Macrophages (TAMs): A Critical Activator In Ovarian Cancer Metastasis</w:t>
      </w:r>
      <w:r w:rsidRPr="00F85E0A">
        <w:t xml:space="preserve">. </w:t>
      </w:r>
      <w:r w:rsidRPr="00F85E0A">
        <w:rPr>
          <w:i/>
        </w:rPr>
        <w:t xml:space="preserve">OncoTargets and therapy </w:t>
      </w:r>
      <w:r w:rsidRPr="00F85E0A">
        <w:t xml:space="preserve">2019, </w:t>
      </w:r>
      <w:r w:rsidRPr="00F85E0A">
        <w:rPr>
          <w:b/>
        </w:rPr>
        <w:t>12</w:t>
      </w:r>
      <w:r w:rsidRPr="00F85E0A">
        <w:t>:8687-8699.</w:t>
      </w:r>
      <w:bookmarkEnd w:id="39"/>
    </w:p>
    <w:p w14:paraId="0CBF627A" w14:textId="77777777" w:rsidR="00F85E0A" w:rsidRPr="00F85E0A" w:rsidRDefault="00F85E0A" w:rsidP="00F85E0A">
      <w:pPr>
        <w:pStyle w:val="EndNoteBibliography"/>
        <w:ind w:left="720" w:hanging="720"/>
      </w:pPr>
      <w:bookmarkStart w:id="40" w:name="_ENREF_19"/>
      <w:r w:rsidRPr="00F85E0A">
        <w:t>19.</w:t>
      </w:r>
      <w:r w:rsidRPr="00F85E0A">
        <w:tab/>
        <w:t xml:space="preserve">Gordon S, Martinez FO: </w:t>
      </w:r>
      <w:r w:rsidRPr="00F85E0A">
        <w:rPr>
          <w:b/>
        </w:rPr>
        <w:t>Alternative activation of macrophages: mechanism and functions</w:t>
      </w:r>
      <w:r w:rsidRPr="00F85E0A">
        <w:t xml:space="preserve">. </w:t>
      </w:r>
      <w:r w:rsidRPr="00F85E0A">
        <w:rPr>
          <w:i/>
        </w:rPr>
        <w:t xml:space="preserve">Immunity </w:t>
      </w:r>
      <w:r w:rsidRPr="00F85E0A">
        <w:t xml:space="preserve">2010, </w:t>
      </w:r>
      <w:r w:rsidRPr="00F85E0A">
        <w:rPr>
          <w:b/>
        </w:rPr>
        <w:t>32</w:t>
      </w:r>
      <w:r w:rsidRPr="00F85E0A">
        <w:t>(5):593-604.</w:t>
      </w:r>
      <w:bookmarkEnd w:id="40"/>
    </w:p>
    <w:p w14:paraId="253198F2" w14:textId="77777777" w:rsidR="00F85E0A" w:rsidRPr="00F85E0A" w:rsidRDefault="00F85E0A" w:rsidP="00F85E0A">
      <w:pPr>
        <w:pStyle w:val="EndNoteBibliography"/>
        <w:ind w:left="720" w:hanging="720"/>
      </w:pPr>
      <w:bookmarkStart w:id="41" w:name="_ENREF_20"/>
      <w:r w:rsidRPr="00F85E0A">
        <w:t>20.</w:t>
      </w:r>
      <w:r w:rsidRPr="00F85E0A">
        <w:tab/>
        <w:t xml:space="preserve">Goswami S, Sahai E, Wyckoff JB, Cammer M, Cox D, Pixley FJ, Stanley ER, Segall JE, Condeelis JS: </w:t>
      </w:r>
      <w:r w:rsidRPr="00F85E0A">
        <w:rPr>
          <w:b/>
        </w:rPr>
        <w:t>Macrophages promote the invasion of breast carcinoma cells via a colony-stimulating factor-1/epidermal growth factor paracrine loop</w:t>
      </w:r>
      <w:r w:rsidRPr="00F85E0A">
        <w:t xml:space="preserve">. </w:t>
      </w:r>
      <w:r w:rsidRPr="00F85E0A">
        <w:rPr>
          <w:i/>
        </w:rPr>
        <w:t xml:space="preserve">Cancer research </w:t>
      </w:r>
      <w:r w:rsidRPr="00F85E0A">
        <w:t xml:space="preserve">2005, </w:t>
      </w:r>
      <w:r w:rsidRPr="00F85E0A">
        <w:rPr>
          <w:b/>
        </w:rPr>
        <w:t>65</w:t>
      </w:r>
      <w:r w:rsidRPr="00F85E0A">
        <w:t>(12):5278-5283.</w:t>
      </w:r>
      <w:bookmarkEnd w:id="41"/>
    </w:p>
    <w:p w14:paraId="7AC53F59" w14:textId="77777777" w:rsidR="00F85E0A" w:rsidRPr="00F85E0A" w:rsidRDefault="00F85E0A" w:rsidP="00F85E0A">
      <w:pPr>
        <w:pStyle w:val="EndNoteBibliography"/>
        <w:ind w:left="720" w:hanging="720"/>
      </w:pPr>
      <w:bookmarkStart w:id="42" w:name="_ENREF_21"/>
      <w:r w:rsidRPr="00F85E0A">
        <w:t>21.</w:t>
      </w:r>
      <w:r w:rsidRPr="00F85E0A">
        <w:tab/>
        <w:t xml:space="preserve">Hagemann T, Wilson J, Kulbe H, Li NF, Leinster DA, Charles K, Klemm F, Pukrop T, Binder C, Balkwill FR: </w:t>
      </w:r>
      <w:r w:rsidRPr="00F85E0A">
        <w:rPr>
          <w:b/>
        </w:rPr>
        <w:t>Macrophages induce invasiveness of epithelial cancer cells via NF-kappa B and JNK</w:t>
      </w:r>
      <w:r w:rsidRPr="00F85E0A">
        <w:t xml:space="preserve">. </w:t>
      </w:r>
      <w:r w:rsidRPr="00F85E0A">
        <w:rPr>
          <w:i/>
        </w:rPr>
        <w:t xml:space="preserve">Journal of immunology </w:t>
      </w:r>
      <w:r w:rsidRPr="00F85E0A">
        <w:t xml:space="preserve">2005, </w:t>
      </w:r>
      <w:r w:rsidRPr="00F85E0A">
        <w:rPr>
          <w:b/>
        </w:rPr>
        <w:t>175</w:t>
      </w:r>
      <w:r w:rsidRPr="00F85E0A">
        <w:t>(2):1197-1205.</w:t>
      </w:r>
      <w:bookmarkEnd w:id="42"/>
    </w:p>
    <w:p w14:paraId="7C1C2573" w14:textId="77777777" w:rsidR="00F85E0A" w:rsidRPr="00F85E0A" w:rsidRDefault="00F85E0A" w:rsidP="00F85E0A">
      <w:pPr>
        <w:pStyle w:val="EndNoteBibliography"/>
        <w:ind w:left="720" w:hanging="720"/>
      </w:pPr>
      <w:bookmarkStart w:id="43" w:name="_ENREF_22"/>
      <w:r w:rsidRPr="00F85E0A">
        <w:t>22.</w:t>
      </w:r>
      <w:r w:rsidRPr="00F85E0A">
        <w:tab/>
        <w:t xml:space="preserve">Nowak M, Klink M: </w:t>
      </w:r>
      <w:r w:rsidRPr="00F85E0A">
        <w:rPr>
          <w:b/>
        </w:rPr>
        <w:t>The Role of Tumor-Associated Macrophages in the Progression and Chemoresistance of Ovarian Cancer</w:t>
      </w:r>
      <w:r w:rsidRPr="00F85E0A">
        <w:t xml:space="preserve">. </w:t>
      </w:r>
      <w:r w:rsidRPr="00F85E0A">
        <w:rPr>
          <w:i/>
        </w:rPr>
        <w:t xml:space="preserve">Cells </w:t>
      </w:r>
      <w:r w:rsidRPr="00F85E0A">
        <w:t xml:space="preserve">2020, </w:t>
      </w:r>
      <w:r w:rsidRPr="00F85E0A">
        <w:rPr>
          <w:b/>
        </w:rPr>
        <w:t>9</w:t>
      </w:r>
      <w:r w:rsidRPr="00F85E0A">
        <w:t>(5).</w:t>
      </w:r>
      <w:bookmarkEnd w:id="43"/>
    </w:p>
    <w:p w14:paraId="5ED5B12D" w14:textId="77777777" w:rsidR="00F85E0A" w:rsidRPr="00F85E0A" w:rsidRDefault="00F85E0A" w:rsidP="00F85E0A">
      <w:pPr>
        <w:pStyle w:val="EndNoteBibliography"/>
        <w:ind w:left="720" w:hanging="720"/>
      </w:pPr>
      <w:bookmarkStart w:id="44" w:name="_ENREF_23"/>
      <w:r w:rsidRPr="00F85E0A">
        <w:t>23.</w:t>
      </w:r>
      <w:r w:rsidRPr="00F85E0A">
        <w:tab/>
        <w:t xml:space="preserve">Kulbe H, Thompson R, Wilson JL, Robinson S, Hagemann T, Fatah R, Gould D, Ayhan A, Balkwill F: </w:t>
      </w:r>
      <w:r w:rsidRPr="00F85E0A">
        <w:rPr>
          <w:b/>
        </w:rPr>
        <w:t>The inflammatory cytokine tumor necrosis factor-alpha generates an autocrine tumor-promoting network in epithelial ovarian cancer cells</w:t>
      </w:r>
      <w:r w:rsidRPr="00F85E0A">
        <w:t xml:space="preserve">. </w:t>
      </w:r>
      <w:r w:rsidRPr="00F85E0A">
        <w:rPr>
          <w:i/>
        </w:rPr>
        <w:t xml:space="preserve">Cancer research </w:t>
      </w:r>
      <w:r w:rsidRPr="00F85E0A">
        <w:t xml:space="preserve">2007, </w:t>
      </w:r>
      <w:r w:rsidRPr="00F85E0A">
        <w:rPr>
          <w:b/>
        </w:rPr>
        <w:t>67</w:t>
      </w:r>
      <w:r w:rsidRPr="00F85E0A">
        <w:t>(2):585-592.</w:t>
      </w:r>
      <w:bookmarkEnd w:id="44"/>
    </w:p>
    <w:p w14:paraId="46FAE3B0" w14:textId="77777777" w:rsidR="00F85E0A" w:rsidRPr="00F85E0A" w:rsidRDefault="00F85E0A" w:rsidP="00F85E0A">
      <w:pPr>
        <w:pStyle w:val="EndNoteBibliography"/>
        <w:ind w:left="720" w:hanging="720"/>
      </w:pPr>
      <w:bookmarkStart w:id="45" w:name="_ENREF_24"/>
      <w:r w:rsidRPr="00F85E0A">
        <w:t>24.</w:t>
      </w:r>
      <w:r w:rsidRPr="00F85E0A">
        <w:tab/>
        <w:t xml:space="preserve">Browning L, Patel MR, Horvath EB, Tawara K, Jorcyk CL: </w:t>
      </w:r>
      <w:r w:rsidRPr="00F85E0A">
        <w:rPr>
          <w:b/>
        </w:rPr>
        <w:t>IL-6 and ovarian cancer: inflammatory cytokines in promotion of metastasis</w:t>
      </w:r>
      <w:r w:rsidRPr="00F85E0A">
        <w:t xml:space="preserve">. </w:t>
      </w:r>
      <w:r w:rsidRPr="00F85E0A">
        <w:rPr>
          <w:i/>
        </w:rPr>
        <w:t xml:space="preserve">Cancer management and research </w:t>
      </w:r>
      <w:r w:rsidRPr="00F85E0A">
        <w:t xml:space="preserve">2018, </w:t>
      </w:r>
      <w:r w:rsidRPr="00F85E0A">
        <w:rPr>
          <w:b/>
        </w:rPr>
        <w:t>10</w:t>
      </w:r>
      <w:r w:rsidRPr="00F85E0A">
        <w:t>:6685-6693.</w:t>
      </w:r>
      <w:bookmarkEnd w:id="45"/>
    </w:p>
    <w:p w14:paraId="21FDB6B3" w14:textId="77777777" w:rsidR="00F85E0A" w:rsidRPr="00F85E0A" w:rsidRDefault="00F85E0A" w:rsidP="00F85E0A">
      <w:pPr>
        <w:pStyle w:val="EndNoteBibliography"/>
        <w:ind w:left="720" w:hanging="720"/>
      </w:pPr>
      <w:bookmarkStart w:id="46" w:name="_ENREF_25"/>
      <w:r w:rsidRPr="00F85E0A">
        <w:t>25.</w:t>
      </w:r>
      <w:r w:rsidRPr="00F85E0A">
        <w:tab/>
        <w:t xml:space="preserve">Negus RP, Stamp GW, Relf MG, Burke F, Malik ST, Bernasconi S, Allavena P, Sozzani S, Mantovani A, Balkwill FR: </w:t>
      </w:r>
      <w:r w:rsidRPr="00F85E0A">
        <w:rPr>
          <w:b/>
        </w:rPr>
        <w:t>The detection and localization of monocyte chemoattractant protein-1 (MCP-1) in human ovarian cancer</w:t>
      </w:r>
      <w:r w:rsidRPr="00F85E0A">
        <w:t xml:space="preserve">. </w:t>
      </w:r>
      <w:r w:rsidRPr="00F85E0A">
        <w:rPr>
          <w:i/>
        </w:rPr>
        <w:t xml:space="preserve">The Journal of clinical investigation </w:t>
      </w:r>
      <w:r w:rsidRPr="00F85E0A">
        <w:t xml:space="preserve">1995, </w:t>
      </w:r>
      <w:r w:rsidRPr="00F85E0A">
        <w:rPr>
          <w:b/>
        </w:rPr>
        <w:t>95</w:t>
      </w:r>
      <w:r w:rsidRPr="00F85E0A">
        <w:t>(5):2391-2396.</w:t>
      </w:r>
      <w:bookmarkEnd w:id="46"/>
    </w:p>
    <w:p w14:paraId="1D56A9C0" w14:textId="77777777" w:rsidR="00F85E0A" w:rsidRPr="00F85E0A" w:rsidRDefault="00F85E0A" w:rsidP="00F85E0A">
      <w:pPr>
        <w:pStyle w:val="EndNoteBibliography"/>
        <w:ind w:left="720" w:hanging="720"/>
      </w:pPr>
      <w:bookmarkStart w:id="47" w:name="_ENREF_26"/>
      <w:r w:rsidRPr="00F85E0A">
        <w:t>26.</w:t>
      </w:r>
      <w:r w:rsidRPr="00F85E0A">
        <w:tab/>
        <w:t xml:space="preserve">Hagemann T, Wilson J, Burke F, Kulbe H, Li NF, Pluddemann A, Charles K, Gordon S, Balkwill FR: </w:t>
      </w:r>
      <w:r w:rsidRPr="00F85E0A">
        <w:rPr>
          <w:b/>
        </w:rPr>
        <w:t>Ovarian cancer cells polarize macrophages toward a tumor-associated phenotype</w:t>
      </w:r>
      <w:r w:rsidRPr="00F85E0A">
        <w:t xml:space="preserve">. </w:t>
      </w:r>
      <w:r w:rsidRPr="00F85E0A">
        <w:rPr>
          <w:i/>
        </w:rPr>
        <w:t xml:space="preserve">Journal of immunology </w:t>
      </w:r>
      <w:r w:rsidRPr="00F85E0A">
        <w:t xml:space="preserve">2006, </w:t>
      </w:r>
      <w:r w:rsidRPr="00F85E0A">
        <w:rPr>
          <w:b/>
        </w:rPr>
        <w:t>176</w:t>
      </w:r>
      <w:r w:rsidRPr="00F85E0A">
        <w:t>(8):5023-5032.</w:t>
      </w:r>
      <w:bookmarkEnd w:id="47"/>
    </w:p>
    <w:p w14:paraId="20BAF17C" w14:textId="77777777" w:rsidR="00F85E0A" w:rsidRPr="00F85E0A" w:rsidRDefault="00F85E0A" w:rsidP="00F85E0A">
      <w:pPr>
        <w:pStyle w:val="EndNoteBibliography"/>
        <w:ind w:left="720" w:hanging="720"/>
      </w:pPr>
      <w:bookmarkStart w:id="48" w:name="_ENREF_27"/>
      <w:r w:rsidRPr="00F85E0A">
        <w:t>27.</w:t>
      </w:r>
      <w:r w:rsidRPr="00F85E0A">
        <w:tab/>
        <w:t xml:space="preserve">Chen Y, Zhang L, Lv R, Zhang WQ: </w:t>
      </w:r>
      <w:r w:rsidRPr="00F85E0A">
        <w:rPr>
          <w:b/>
        </w:rPr>
        <w:t>Overexpression of Semaphorin4D indicates poor prognosis and prompts monocyte differentiation toward M2 macrophages in epithelial ovarian cancer</w:t>
      </w:r>
      <w:r w:rsidRPr="00F85E0A">
        <w:t xml:space="preserve">. </w:t>
      </w:r>
      <w:r w:rsidRPr="00F85E0A">
        <w:rPr>
          <w:i/>
        </w:rPr>
        <w:t xml:space="preserve">Asian Pacific journal of cancer prevention : APJCP </w:t>
      </w:r>
      <w:r w:rsidRPr="00F85E0A">
        <w:t xml:space="preserve">2013, </w:t>
      </w:r>
      <w:r w:rsidRPr="00F85E0A">
        <w:rPr>
          <w:b/>
        </w:rPr>
        <w:t>14</w:t>
      </w:r>
      <w:r w:rsidRPr="00F85E0A">
        <w:t>(10):5883-5890.</w:t>
      </w:r>
      <w:bookmarkEnd w:id="48"/>
    </w:p>
    <w:p w14:paraId="3ECEE781" w14:textId="77777777" w:rsidR="00F85E0A" w:rsidRPr="00F85E0A" w:rsidRDefault="00F85E0A" w:rsidP="00F85E0A">
      <w:pPr>
        <w:pStyle w:val="EndNoteBibliography"/>
        <w:ind w:left="720" w:hanging="720"/>
      </w:pPr>
      <w:bookmarkStart w:id="49" w:name="_ENREF_28"/>
      <w:r w:rsidRPr="00F85E0A">
        <w:t>28.</w:t>
      </w:r>
      <w:r w:rsidRPr="00F85E0A">
        <w:tab/>
        <w:t xml:space="preserve">Zhang Q, Cai DJ, Li B: </w:t>
      </w:r>
      <w:r w:rsidRPr="00F85E0A">
        <w:rPr>
          <w:b/>
        </w:rPr>
        <w:t>Ovarian cancer stem-like cells elicit the polarization of M2 macrophages</w:t>
      </w:r>
      <w:r w:rsidRPr="00F85E0A">
        <w:t xml:space="preserve">. </w:t>
      </w:r>
      <w:r w:rsidRPr="00F85E0A">
        <w:rPr>
          <w:i/>
        </w:rPr>
        <w:t xml:space="preserve">Molecular medicine reports </w:t>
      </w:r>
      <w:r w:rsidRPr="00F85E0A">
        <w:t xml:space="preserve">2015, </w:t>
      </w:r>
      <w:r w:rsidRPr="00F85E0A">
        <w:rPr>
          <w:b/>
        </w:rPr>
        <w:t>11</w:t>
      </w:r>
      <w:r w:rsidRPr="00F85E0A">
        <w:t>(6):4685-4693.</w:t>
      </w:r>
      <w:bookmarkEnd w:id="49"/>
    </w:p>
    <w:p w14:paraId="22942851" w14:textId="77777777" w:rsidR="00F85E0A" w:rsidRPr="00F85E0A" w:rsidRDefault="00F85E0A" w:rsidP="00F85E0A">
      <w:pPr>
        <w:pStyle w:val="EndNoteBibliography"/>
        <w:ind w:left="720" w:hanging="720"/>
      </w:pPr>
      <w:bookmarkStart w:id="50" w:name="_ENREF_29"/>
      <w:r w:rsidRPr="00F85E0A">
        <w:lastRenderedPageBreak/>
        <w:t>29.</w:t>
      </w:r>
      <w:r w:rsidRPr="00F85E0A">
        <w:tab/>
        <w:t xml:space="preserve">Mills CD, Lenz LL, Harris RA: </w:t>
      </w:r>
      <w:r w:rsidRPr="00F85E0A">
        <w:rPr>
          <w:b/>
        </w:rPr>
        <w:t>A Breakthrough: Macrophage-Directed Cancer Immunotherapy</w:t>
      </w:r>
      <w:r w:rsidRPr="00F85E0A">
        <w:t xml:space="preserve">. </w:t>
      </w:r>
      <w:r w:rsidRPr="00F85E0A">
        <w:rPr>
          <w:i/>
        </w:rPr>
        <w:t xml:space="preserve">Cancer research </w:t>
      </w:r>
      <w:r w:rsidRPr="00F85E0A">
        <w:t xml:space="preserve">2016, </w:t>
      </w:r>
      <w:r w:rsidRPr="00F85E0A">
        <w:rPr>
          <w:b/>
        </w:rPr>
        <w:t>76</w:t>
      </w:r>
      <w:r w:rsidRPr="00F85E0A">
        <w:t>(3):513-516.</w:t>
      </w:r>
      <w:bookmarkEnd w:id="50"/>
    </w:p>
    <w:p w14:paraId="28DB66D8" w14:textId="77777777" w:rsidR="00F85E0A" w:rsidRPr="00F85E0A" w:rsidRDefault="00F85E0A" w:rsidP="00F85E0A">
      <w:pPr>
        <w:pStyle w:val="EndNoteBibliography"/>
        <w:ind w:left="720" w:hanging="720"/>
      </w:pPr>
      <w:bookmarkStart w:id="51" w:name="_ENREF_30"/>
      <w:r w:rsidRPr="00F85E0A">
        <w:t>30.</w:t>
      </w:r>
      <w:r w:rsidRPr="00F85E0A">
        <w:tab/>
        <w:t xml:space="preserve">Wang H, Yung MMH, Ngan HYS, Chan KKL, Chan DW: </w:t>
      </w:r>
      <w:r w:rsidRPr="00F85E0A">
        <w:rPr>
          <w:b/>
        </w:rPr>
        <w:t>The Impact of the Tumor Microenvironment on Macrophage Polarization in Cancer Metastatic Progression</w:t>
      </w:r>
      <w:r w:rsidRPr="00F85E0A">
        <w:t xml:space="preserve">. </w:t>
      </w:r>
      <w:r w:rsidRPr="00F85E0A">
        <w:rPr>
          <w:i/>
        </w:rPr>
        <w:t xml:space="preserve">International journal of molecular sciences </w:t>
      </w:r>
      <w:r w:rsidRPr="00F85E0A">
        <w:t xml:space="preserve">2021, </w:t>
      </w:r>
      <w:r w:rsidRPr="00F85E0A">
        <w:rPr>
          <w:b/>
        </w:rPr>
        <w:t>22</w:t>
      </w:r>
      <w:r w:rsidRPr="00F85E0A">
        <w:t>(12).</w:t>
      </w:r>
      <w:bookmarkEnd w:id="51"/>
    </w:p>
    <w:p w14:paraId="040547E3" w14:textId="77777777" w:rsidR="00F85E0A" w:rsidRPr="00F85E0A" w:rsidRDefault="00F85E0A" w:rsidP="00F85E0A">
      <w:pPr>
        <w:pStyle w:val="EndNoteBibliography"/>
        <w:ind w:left="720" w:hanging="720"/>
      </w:pPr>
      <w:bookmarkStart w:id="52" w:name="_ENREF_31"/>
      <w:r w:rsidRPr="00F85E0A">
        <w:t>31.</w:t>
      </w:r>
      <w:r w:rsidRPr="00F85E0A">
        <w:tab/>
        <w:t xml:space="preserve">Kawamura K, Komohara Y, Takaishi K, Katabuchi H, Takeya M: </w:t>
      </w:r>
      <w:r w:rsidRPr="00F85E0A">
        <w:rPr>
          <w:b/>
        </w:rPr>
        <w:t>Detection of M2 macrophages and colony-stimulating factor 1 expression in serous and mucinous ovarian epithelial tumors</w:t>
      </w:r>
      <w:r w:rsidRPr="00F85E0A">
        <w:t xml:space="preserve">. </w:t>
      </w:r>
      <w:r w:rsidRPr="00F85E0A">
        <w:rPr>
          <w:i/>
        </w:rPr>
        <w:t xml:space="preserve">Pathology international </w:t>
      </w:r>
      <w:r w:rsidRPr="00F85E0A">
        <w:t xml:space="preserve">2009, </w:t>
      </w:r>
      <w:r w:rsidRPr="00F85E0A">
        <w:rPr>
          <w:b/>
        </w:rPr>
        <w:t>59</w:t>
      </w:r>
      <w:r w:rsidRPr="00F85E0A">
        <w:t>(5):300-305.</w:t>
      </w:r>
      <w:bookmarkEnd w:id="52"/>
    </w:p>
    <w:p w14:paraId="59A373A7" w14:textId="77777777" w:rsidR="00F85E0A" w:rsidRPr="00F85E0A" w:rsidRDefault="00F85E0A" w:rsidP="00F85E0A">
      <w:pPr>
        <w:pStyle w:val="EndNoteBibliography"/>
        <w:ind w:left="720" w:hanging="720"/>
      </w:pPr>
      <w:bookmarkStart w:id="53" w:name="_ENREF_32"/>
      <w:r w:rsidRPr="00F85E0A">
        <w:t>32.</w:t>
      </w:r>
      <w:r w:rsidRPr="00F85E0A">
        <w:tab/>
        <w:t xml:space="preserve">Ciucci A, Zannoni GF, Buttarelli M, Martinelli E, Mascilini F, Petrillo M, Ferrandina G, Scambia G, Gallo D: </w:t>
      </w:r>
      <w:r w:rsidRPr="00F85E0A">
        <w:rPr>
          <w:b/>
        </w:rPr>
        <w:t>Ovarian low and high grade serous carcinomas: hidden divergent features in the tumor microenvironment</w:t>
      </w:r>
      <w:r w:rsidRPr="00F85E0A">
        <w:t xml:space="preserve">. </w:t>
      </w:r>
      <w:r w:rsidRPr="00F85E0A">
        <w:rPr>
          <w:i/>
        </w:rPr>
        <w:t xml:space="preserve">Oncotarget </w:t>
      </w:r>
      <w:r w:rsidRPr="00F85E0A">
        <w:t xml:space="preserve">2016, </w:t>
      </w:r>
      <w:r w:rsidRPr="00F85E0A">
        <w:rPr>
          <w:b/>
        </w:rPr>
        <w:t>7</w:t>
      </w:r>
      <w:r w:rsidRPr="00F85E0A">
        <w:t>(42):68033-68043.</w:t>
      </w:r>
      <w:bookmarkEnd w:id="53"/>
    </w:p>
    <w:p w14:paraId="6E98C39A" w14:textId="77777777" w:rsidR="00F85E0A" w:rsidRPr="00F85E0A" w:rsidRDefault="00F85E0A" w:rsidP="00F85E0A">
      <w:pPr>
        <w:pStyle w:val="EndNoteBibliography"/>
        <w:ind w:left="720" w:hanging="720"/>
      </w:pPr>
      <w:bookmarkStart w:id="54" w:name="_ENREF_33"/>
      <w:r w:rsidRPr="00F85E0A">
        <w:t>33.</w:t>
      </w:r>
      <w:r w:rsidRPr="00F85E0A">
        <w:tab/>
        <w:t xml:space="preserve">Colvin EK: </w:t>
      </w:r>
      <w:r w:rsidRPr="00F85E0A">
        <w:rPr>
          <w:b/>
        </w:rPr>
        <w:t>Tumor-associated macrophages contribute to tumor progression in ovarian cancer</w:t>
      </w:r>
      <w:r w:rsidRPr="00F85E0A">
        <w:t xml:space="preserve">. </w:t>
      </w:r>
      <w:r w:rsidRPr="00F85E0A">
        <w:rPr>
          <w:i/>
        </w:rPr>
        <w:t xml:space="preserve">Frontiers in oncology </w:t>
      </w:r>
      <w:r w:rsidRPr="00F85E0A">
        <w:t xml:space="preserve">2014, </w:t>
      </w:r>
      <w:r w:rsidRPr="00F85E0A">
        <w:rPr>
          <w:b/>
        </w:rPr>
        <w:t>4</w:t>
      </w:r>
      <w:r w:rsidRPr="00F85E0A">
        <w:t>:137.</w:t>
      </w:r>
      <w:bookmarkEnd w:id="54"/>
    </w:p>
    <w:p w14:paraId="7594E766" w14:textId="77777777" w:rsidR="00F85E0A" w:rsidRPr="00F85E0A" w:rsidRDefault="00F85E0A" w:rsidP="00F85E0A">
      <w:pPr>
        <w:pStyle w:val="EndNoteBibliography"/>
        <w:ind w:left="720" w:hanging="720"/>
      </w:pPr>
      <w:bookmarkStart w:id="55" w:name="_ENREF_34"/>
      <w:r w:rsidRPr="00F85E0A">
        <w:t>34.</w:t>
      </w:r>
      <w:r w:rsidRPr="00F85E0A">
        <w:tab/>
        <w:t xml:space="preserve">Yang DC, Chen CH: </w:t>
      </w:r>
      <w:r w:rsidRPr="00F85E0A">
        <w:rPr>
          <w:b/>
        </w:rPr>
        <w:t>Cigarette Smoking-Mediated Macrophage Reprogramming: Mechanistic Insights and Therapeutic Implications</w:t>
      </w:r>
      <w:r w:rsidRPr="00F85E0A">
        <w:t xml:space="preserve">. </w:t>
      </w:r>
      <w:r w:rsidRPr="00F85E0A">
        <w:rPr>
          <w:i/>
        </w:rPr>
        <w:t xml:space="preserve">Journal of nature and science </w:t>
      </w:r>
      <w:r w:rsidRPr="00F85E0A">
        <w:t xml:space="preserve">2018, </w:t>
      </w:r>
      <w:r w:rsidRPr="00F85E0A">
        <w:rPr>
          <w:b/>
        </w:rPr>
        <w:t>4</w:t>
      </w:r>
      <w:r w:rsidRPr="00F85E0A">
        <w:t>(11).</w:t>
      </w:r>
      <w:bookmarkEnd w:id="55"/>
    </w:p>
    <w:p w14:paraId="6C7E2904" w14:textId="77777777" w:rsidR="00F85E0A" w:rsidRPr="00F85E0A" w:rsidRDefault="00F85E0A" w:rsidP="00F85E0A">
      <w:pPr>
        <w:pStyle w:val="EndNoteBibliography"/>
        <w:ind w:left="720" w:hanging="720"/>
      </w:pPr>
      <w:bookmarkStart w:id="56" w:name="_ENREF_35"/>
      <w:r w:rsidRPr="00F85E0A">
        <w:t>35.</w:t>
      </w:r>
      <w:r w:rsidRPr="00F85E0A">
        <w:tab/>
        <w:t xml:space="preserve">LaGrenade A, Silverberg SG: </w:t>
      </w:r>
      <w:r w:rsidRPr="00F85E0A">
        <w:rPr>
          <w:b/>
        </w:rPr>
        <w:t>Ovarian tumors associated with atypical endometriosis</w:t>
      </w:r>
      <w:r w:rsidRPr="00F85E0A">
        <w:t xml:space="preserve">. </w:t>
      </w:r>
      <w:r w:rsidRPr="00F85E0A">
        <w:rPr>
          <w:i/>
        </w:rPr>
        <w:t xml:space="preserve">Human pathology </w:t>
      </w:r>
      <w:r w:rsidRPr="00F85E0A">
        <w:t xml:space="preserve">1988, </w:t>
      </w:r>
      <w:r w:rsidRPr="00F85E0A">
        <w:rPr>
          <w:b/>
        </w:rPr>
        <w:t>19</w:t>
      </w:r>
      <w:r w:rsidRPr="00F85E0A">
        <w:t>(9):1080-1084.</w:t>
      </w:r>
      <w:bookmarkEnd w:id="56"/>
    </w:p>
    <w:p w14:paraId="3EF86D1F" w14:textId="77777777" w:rsidR="00F85E0A" w:rsidRPr="00F85E0A" w:rsidRDefault="00F85E0A" w:rsidP="00F85E0A">
      <w:pPr>
        <w:pStyle w:val="EndNoteBibliography"/>
        <w:ind w:left="720" w:hanging="720"/>
      </w:pPr>
      <w:bookmarkStart w:id="57" w:name="_ENREF_36"/>
      <w:r w:rsidRPr="00F85E0A">
        <w:t>36.</w:t>
      </w:r>
      <w:r w:rsidRPr="00F85E0A">
        <w:tab/>
        <w:t xml:space="preserve">Canet B, Pons C, Espinosa I, Prat J: </w:t>
      </w:r>
      <w:r w:rsidRPr="00F85E0A">
        <w:rPr>
          <w:b/>
        </w:rPr>
        <w:t>CDC42-positive macrophages may prevent malignant transformation of ovarian endometriosis</w:t>
      </w:r>
      <w:r w:rsidRPr="00F85E0A">
        <w:t xml:space="preserve">. </w:t>
      </w:r>
      <w:r w:rsidRPr="00F85E0A">
        <w:rPr>
          <w:i/>
        </w:rPr>
        <w:t xml:space="preserve">Human pathology </w:t>
      </w:r>
      <w:r w:rsidRPr="00F85E0A">
        <w:t xml:space="preserve">2012, </w:t>
      </w:r>
      <w:r w:rsidRPr="00F85E0A">
        <w:rPr>
          <w:b/>
        </w:rPr>
        <w:t>43</w:t>
      </w:r>
      <w:r w:rsidRPr="00F85E0A">
        <w:t>(5):720-725.</w:t>
      </w:r>
      <w:bookmarkEnd w:id="57"/>
    </w:p>
    <w:p w14:paraId="5B7F230A" w14:textId="77777777" w:rsidR="00F85E0A" w:rsidRPr="00F85E0A" w:rsidRDefault="00F85E0A" w:rsidP="00F85E0A">
      <w:pPr>
        <w:pStyle w:val="EndNoteBibliography"/>
        <w:ind w:left="720" w:hanging="720"/>
      </w:pPr>
      <w:bookmarkStart w:id="58" w:name="_ENREF_37"/>
      <w:r w:rsidRPr="00F85E0A">
        <w:t>37.</w:t>
      </w:r>
      <w:r w:rsidRPr="00F85E0A">
        <w:tab/>
        <w:t xml:space="preserve">Luo C, Shibata K, Suzuki S, Kajiyama H, Senga T, Koya Y, Daimon M, Yamashita M, Kikkawa F: </w:t>
      </w:r>
      <w:r w:rsidRPr="00F85E0A">
        <w:rPr>
          <w:b/>
        </w:rPr>
        <w:t>GPC3 expression in mouse ovarian cancer induces GPC3specific T cell-mediated immune response through M1 macrophages and suppresses tumor growth</w:t>
      </w:r>
      <w:r w:rsidRPr="00F85E0A">
        <w:t xml:space="preserve">. </w:t>
      </w:r>
      <w:r w:rsidRPr="00F85E0A">
        <w:rPr>
          <w:i/>
        </w:rPr>
        <w:t xml:space="preserve">Oncology reports </w:t>
      </w:r>
      <w:r w:rsidRPr="00F85E0A">
        <w:t xml:space="preserve">2014, </w:t>
      </w:r>
      <w:r w:rsidRPr="00F85E0A">
        <w:rPr>
          <w:b/>
        </w:rPr>
        <w:t>32</w:t>
      </w:r>
      <w:r w:rsidRPr="00F85E0A">
        <w:t>(3):913-921.</w:t>
      </w:r>
      <w:bookmarkEnd w:id="58"/>
    </w:p>
    <w:p w14:paraId="37701C3D" w14:textId="77777777" w:rsidR="00F85E0A" w:rsidRPr="00F85E0A" w:rsidRDefault="00F85E0A" w:rsidP="00F85E0A">
      <w:pPr>
        <w:pStyle w:val="EndNoteBibliography"/>
        <w:ind w:left="720" w:hanging="720"/>
      </w:pPr>
      <w:bookmarkStart w:id="59" w:name="_ENREF_38"/>
      <w:r w:rsidRPr="00F85E0A">
        <w:t>38.</w:t>
      </w:r>
      <w:r w:rsidRPr="00F85E0A">
        <w:tab/>
        <w:t>Kryczek I, Zou L, Rodriguez P, Zhu G, Wei S, Mottram P, Brumlik M, Cheng P, Curiel T, Myers L</w:t>
      </w:r>
      <w:r w:rsidRPr="00F85E0A">
        <w:rPr>
          <w:i/>
        </w:rPr>
        <w:t xml:space="preserve"> et al</w:t>
      </w:r>
      <w:r w:rsidRPr="00F85E0A">
        <w:t xml:space="preserve">: </w:t>
      </w:r>
      <w:r w:rsidRPr="00F85E0A">
        <w:rPr>
          <w:b/>
        </w:rPr>
        <w:t>B7-H4 expression identifies a novel suppressive macrophage population in human ovarian carcinoma</w:t>
      </w:r>
      <w:r w:rsidRPr="00F85E0A">
        <w:t xml:space="preserve">. </w:t>
      </w:r>
      <w:r w:rsidRPr="00F85E0A">
        <w:rPr>
          <w:i/>
        </w:rPr>
        <w:t xml:space="preserve">The Journal of experimental medicine </w:t>
      </w:r>
      <w:r w:rsidRPr="00F85E0A">
        <w:t xml:space="preserve">2006, </w:t>
      </w:r>
      <w:r w:rsidRPr="00F85E0A">
        <w:rPr>
          <w:b/>
        </w:rPr>
        <w:t>203</w:t>
      </w:r>
      <w:r w:rsidRPr="00F85E0A">
        <w:t>(4):871-881.</w:t>
      </w:r>
      <w:bookmarkEnd w:id="59"/>
    </w:p>
    <w:p w14:paraId="62F80F53" w14:textId="48948825" w:rsidR="00F85E0A" w:rsidRDefault="00F85E0A" w:rsidP="00F85E0A">
      <w:pPr>
        <w:pStyle w:val="EndNoteBibliography"/>
        <w:ind w:left="720" w:hanging="720"/>
      </w:pPr>
      <w:bookmarkStart w:id="60" w:name="_ENREF_39"/>
      <w:r w:rsidRPr="00F85E0A">
        <w:t>39.</w:t>
      </w:r>
      <w:r w:rsidRPr="00F85E0A">
        <w:tab/>
        <w:t xml:space="preserve">Cho U, Kim B, Kim S, Han Y, Song YS: </w:t>
      </w:r>
      <w:r w:rsidRPr="00F85E0A">
        <w:rPr>
          <w:b/>
        </w:rPr>
        <w:t>Pro-inflammatory M1 macrophage enhances metastatic potential of ovarian cancer cells through NF-kappaB activation</w:t>
      </w:r>
      <w:r w:rsidRPr="00F85E0A">
        <w:t xml:space="preserve">. </w:t>
      </w:r>
      <w:r w:rsidRPr="00F85E0A">
        <w:rPr>
          <w:i/>
        </w:rPr>
        <w:t xml:space="preserve">Molecular carcinogenesis </w:t>
      </w:r>
      <w:r w:rsidRPr="00F85E0A">
        <w:t xml:space="preserve">2018, </w:t>
      </w:r>
      <w:r w:rsidRPr="00F85E0A">
        <w:rPr>
          <w:b/>
        </w:rPr>
        <w:t>57</w:t>
      </w:r>
      <w:r w:rsidRPr="00F85E0A">
        <w:t>(2):235-242.</w:t>
      </w:r>
      <w:bookmarkEnd w:id="60"/>
    </w:p>
    <w:p w14:paraId="0537DDEB" w14:textId="6E238BF7" w:rsidR="00B33AF9" w:rsidRPr="0014481A" w:rsidRDefault="00B33AF9" w:rsidP="00F85E0A">
      <w:pPr>
        <w:pStyle w:val="EndNoteBibliography"/>
        <w:ind w:left="720" w:hanging="720"/>
        <w:rPr>
          <w:color w:val="FF0000"/>
        </w:rPr>
      </w:pPr>
      <w:r w:rsidRPr="0014481A">
        <w:rPr>
          <w:rFonts w:hint="eastAsia"/>
          <w:color w:val="FF0000"/>
        </w:rPr>
        <w:t>4</w:t>
      </w:r>
      <w:r w:rsidRPr="0014481A">
        <w:rPr>
          <w:color w:val="FF0000"/>
        </w:rPr>
        <w:t xml:space="preserve">0.   </w:t>
      </w:r>
      <w:r w:rsidR="00F1305B" w:rsidRPr="00F1305B">
        <w:rPr>
          <w:color w:val="FF0000"/>
        </w:rPr>
        <w:t> Ostuni R, Kratochvill F, Murray PJ, Natoli G</w:t>
      </w:r>
      <w:r w:rsidR="00F1305B">
        <w:rPr>
          <w:color w:val="FF0000"/>
        </w:rPr>
        <w:t>:</w:t>
      </w:r>
      <w:r w:rsidR="00F1305B" w:rsidRPr="00F1305B">
        <w:rPr>
          <w:color w:val="FF0000"/>
        </w:rPr>
        <w:t> </w:t>
      </w:r>
      <w:r w:rsidR="00F1305B" w:rsidRPr="00F1305B">
        <w:rPr>
          <w:b/>
          <w:bCs/>
          <w:color w:val="FF0000"/>
        </w:rPr>
        <w:t>Macrophages and cancer: from mechanisms to therapeutic implications.</w:t>
      </w:r>
      <w:r w:rsidR="00F1305B" w:rsidRPr="00F1305B">
        <w:rPr>
          <w:color w:val="FF0000"/>
        </w:rPr>
        <w:t> </w:t>
      </w:r>
      <w:r w:rsidR="00F1305B" w:rsidRPr="00F1305B">
        <w:rPr>
          <w:i/>
          <w:iCs/>
          <w:color w:val="FF0000"/>
        </w:rPr>
        <w:t>Trends Immunol</w:t>
      </w:r>
      <w:r w:rsidR="00F1305B" w:rsidRPr="00F1305B">
        <w:rPr>
          <w:color w:val="FF0000"/>
        </w:rPr>
        <w:t xml:space="preserve">. </w:t>
      </w:r>
      <w:r w:rsidR="00F1305B">
        <w:rPr>
          <w:color w:val="FF0000"/>
        </w:rPr>
        <w:t>(</w:t>
      </w:r>
      <w:r w:rsidR="00F1305B" w:rsidRPr="00F1305B">
        <w:rPr>
          <w:color w:val="FF0000"/>
        </w:rPr>
        <w:t>2015</w:t>
      </w:r>
      <w:r w:rsidR="00F1305B">
        <w:rPr>
          <w:color w:val="FF0000"/>
        </w:rPr>
        <w:t>),</w:t>
      </w:r>
      <w:r w:rsidR="00F1305B" w:rsidRPr="00F1305B">
        <w:rPr>
          <w:color w:val="FF0000"/>
        </w:rPr>
        <w:t> 36:229–39.</w:t>
      </w:r>
    </w:p>
    <w:p w14:paraId="393E9099" w14:textId="35F32B0F" w:rsidR="00B33AF9" w:rsidRPr="0014481A" w:rsidRDefault="00B33AF9" w:rsidP="00B33AF9">
      <w:pPr>
        <w:pStyle w:val="EndNoteBibliography"/>
        <w:ind w:left="720" w:hanging="720"/>
        <w:rPr>
          <w:color w:val="FF0000"/>
        </w:rPr>
      </w:pPr>
      <w:r w:rsidRPr="0014481A">
        <w:rPr>
          <w:rFonts w:hint="eastAsia"/>
          <w:color w:val="FF0000"/>
        </w:rPr>
        <w:t>4</w:t>
      </w:r>
      <w:r w:rsidRPr="0014481A">
        <w:rPr>
          <w:color w:val="FF0000"/>
        </w:rPr>
        <w:t>1</w:t>
      </w:r>
      <w:r w:rsidRPr="0014481A">
        <w:rPr>
          <w:color w:val="FF0000"/>
        </w:rPr>
        <w:t>.   Franceschi, C. &amp; Campisi, J</w:t>
      </w:r>
      <w:r w:rsidR="00F1305B">
        <w:rPr>
          <w:color w:val="FF0000"/>
        </w:rPr>
        <w:t>:</w:t>
      </w:r>
      <w:r w:rsidRPr="0014481A">
        <w:rPr>
          <w:color w:val="FF0000"/>
        </w:rPr>
        <w:t xml:space="preserve"> </w:t>
      </w:r>
      <w:r w:rsidRPr="00F1305B">
        <w:rPr>
          <w:b/>
          <w:bCs/>
          <w:color w:val="FF0000"/>
        </w:rPr>
        <w:t>Chronic infammation (infammaging) and its potential contribution to age-associated diseases</w:t>
      </w:r>
      <w:r w:rsidRPr="0014481A">
        <w:rPr>
          <w:color w:val="FF0000"/>
        </w:rPr>
        <w:t xml:space="preserve">. </w:t>
      </w:r>
      <w:r w:rsidRPr="0014481A">
        <w:rPr>
          <w:i/>
          <w:iCs/>
          <w:color w:val="FF0000"/>
        </w:rPr>
        <w:t>J. Gerontol. Ser. A Biol. Sci. Med. Sci</w:t>
      </w:r>
      <w:r w:rsidRPr="0014481A">
        <w:rPr>
          <w:color w:val="FF0000"/>
        </w:rPr>
        <w:t xml:space="preserve">. </w:t>
      </w:r>
      <w:r w:rsidR="0014481A" w:rsidRPr="0014481A">
        <w:rPr>
          <w:color w:val="FF0000"/>
        </w:rPr>
        <w:t>(2014)</w:t>
      </w:r>
      <w:r w:rsidR="0014481A">
        <w:rPr>
          <w:color w:val="FF0000"/>
        </w:rPr>
        <w:t xml:space="preserve">, </w:t>
      </w:r>
      <w:r w:rsidRPr="0014481A">
        <w:rPr>
          <w:color w:val="FF0000"/>
        </w:rPr>
        <w:t>69</w:t>
      </w:r>
      <w:r w:rsidR="00F1305B">
        <w:rPr>
          <w:color w:val="FF0000"/>
        </w:rPr>
        <w:t>:</w:t>
      </w:r>
      <w:r w:rsidRPr="0014481A">
        <w:rPr>
          <w:color w:val="FF0000"/>
        </w:rPr>
        <w:t xml:space="preserve"> S4–S9.</w:t>
      </w:r>
    </w:p>
    <w:p w14:paraId="5380B320" w14:textId="47D0C13C" w:rsidR="00B33AF9" w:rsidRPr="0014481A" w:rsidRDefault="00B33AF9" w:rsidP="00F1305B">
      <w:pPr>
        <w:pStyle w:val="EndNoteBibliography"/>
        <w:ind w:left="720" w:hanging="720"/>
        <w:rPr>
          <w:rFonts w:hint="eastAsia"/>
          <w:color w:val="FF0000"/>
        </w:rPr>
      </w:pPr>
      <w:r w:rsidRPr="0014481A">
        <w:rPr>
          <w:rFonts w:hint="eastAsia"/>
          <w:color w:val="FF0000"/>
        </w:rPr>
        <w:lastRenderedPageBreak/>
        <w:t>4</w:t>
      </w:r>
      <w:r w:rsidR="00D917C6" w:rsidRPr="0014481A">
        <w:rPr>
          <w:color w:val="FF0000"/>
        </w:rPr>
        <w:t>2</w:t>
      </w:r>
      <w:r w:rsidRPr="0014481A">
        <w:rPr>
          <w:color w:val="FF0000"/>
        </w:rPr>
        <w:t xml:space="preserve">.   </w:t>
      </w:r>
      <w:r w:rsidR="00F1305B" w:rsidRPr="00F1305B">
        <w:rPr>
          <w:color w:val="FF0000"/>
        </w:rPr>
        <w:t> </w:t>
      </w:r>
      <w:r w:rsidR="00F1305B" w:rsidRPr="0014481A">
        <w:rPr>
          <w:color w:val="FF0000"/>
        </w:rPr>
        <w:t>Broekmans, F. J., Soules, M. R. &amp; Fauser, B. C</w:t>
      </w:r>
      <w:r w:rsidR="00F1305B">
        <w:rPr>
          <w:color w:val="FF0000"/>
        </w:rPr>
        <w:t>:</w:t>
      </w:r>
      <w:r w:rsidR="00F1305B" w:rsidRPr="0014481A">
        <w:rPr>
          <w:color w:val="FF0000"/>
        </w:rPr>
        <w:t xml:space="preserve"> </w:t>
      </w:r>
      <w:r w:rsidR="00F1305B" w:rsidRPr="0014481A">
        <w:rPr>
          <w:b/>
          <w:bCs/>
          <w:color w:val="FF0000"/>
        </w:rPr>
        <w:t>Ovarian aging: mechanisms and clinical consequences.</w:t>
      </w:r>
      <w:r w:rsidR="00F1305B" w:rsidRPr="0014481A">
        <w:rPr>
          <w:color w:val="FF0000"/>
        </w:rPr>
        <w:t xml:space="preserve"> </w:t>
      </w:r>
      <w:r w:rsidR="00F1305B" w:rsidRPr="0014481A">
        <w:rPr>
          <w:i/>
          <w:iCs/>
          <w:color w:val="FF0000"/>
        </w:rPr>
        <w:t>Endocr. Rev</w:t>
      </w:r>
      <w:r w:rsidR="00F1305B" w:rsidRPr="0014481A">
        <w:rPr>
          <w:color w:val="FF0000"/>
        </w:rPr>
        <w:t>. (2009)</w:t>
      </w:r>
      <w:r w:rsidR="00F1305B">
        <w:rPr>
          <w:rFonts w:hint="eastAsia"/>
          <w:color w:val="FF0000"/>
        </w:rPr>
        <w:t>,</w:t>
      </w:r>
      <w:r w:rsidR="00F1305B" w:rsidRPr="0014481A">
        <w:rPr>
          <w:color w:val="FF0000"/>
        </w:rPr>
        <w:t xml:space="preserve"> 30</w:t>
      </w:r>
      <w:r w:rsidR="00F1305B">
        <w:rPr>
          <w:color w:val="FF0000"/>
        </w:rPr>
        <w:t>:</w:t>
      </w:r>
      <w:r w:rsidR="00F1305B" w:rsidRPr="0014481A">
        <w:rPr>
          <w:color w:val="FF0000"/>
        </w:rPr>
        <w:t>465–493.</w:t>
      </w:r>
    </w:p>
    <w:p w14:paraId="14570E6F" w14:textId="0B59D6D1" w:rsidR="00B33AF9" w:rsidRPr="0014481A" w:rsidRDefault="00B33AF9" w:rsidP="00B33AF9">
      <w:pPr>
        <w:pStyle w:val="EndNoteBibliography"/>
        <w:ind w:left="720" w:hanging="720"/>
        <w:rPr>
          <w:color w:val="FF0000"/>
        </w:rPr>
      </w:pPr>
      <w:r w:rsidRPr="0014481A">
        <w:rPr>
          <w:rFonts w:hint="eastAsia"/>
          <w:color w:val="FF0000"/>
        </w:rPr>
        <w:t>4</w:t>
      </w:r>
      <w:r w:rsidR="00D917C6" w:rsidRPr="0014481A">
        <w:rPr>
          <w:color w:val="FF0000"/>
        </w:rPr>
        <w:t>3</w:t>
      </w:r>
      <w:r w:rsidRPr="0014481A">
        <w:rPr>
          <w:color w:val="FF0000"/>
        </w:rPr>
        <w:t xml:space="preserve">.  </w:t>
      </w:r>
      <w:r w:rsidR="00F1305B">
        <w:rPr>
          <w:color w:val="FF0000"/>
        </w:rPr>
        <w:t xml:space="preserve"> </w:t>
      </w:r>
      <w:r w:rsidR="00D917C6" w:rsidRPr="0014481A">
        <w:rPr>
          <w:color w:val="FF0000"/>
        </w:rPr>
        <w:t>Bruunsgaard, H., &amp; Pedersen, B. K</w:t>
      </w:r>
      <w:r w:rsidR="00F804DF">
        <w:rPr>
          <w:color w:val="FF0000"/>
        </w:rPr>
        <w:t>:</w:t>
      </w:r>
      <w:r w:rsidR="00D917C6" w:rsidRPr="0014481A">
        <w:rPr>
          <w:color w:val="FF0000"/>
        </w:rPr>
        <w:t xml:space="preserve"> </w:t>
      </w:r>
      <w:r w:rsidR="00D917C6" w:rsidRPr="00F804DF">
        <w:rPr>
          <w:b/>
          <w:bCs/>
          <w:color w:val="FF0000"/>
        </w:rPr>
        <w:t>Age-related inflammatory cytokines and disease.</w:t>
      </w:r>
      <w:r w:rsidR="00D917C6" w:rsidRPr="0014481A">
        <w:rPr>
          <w:color w:val="FF0000"/>
        </w:rPr>
        <w:t xml:space="preserve"> </w:t>
      </w:r>
      <w:r w:rsidR="00D917C6" w:rsidRPr="00F804DF">
        <w:rPr>
          <w:i/>
          <w:iCs/>
          <w:color w:val="FF0000"/>
        </w:rPr>
        <w:t>Immunology and Allergy Clinics of North America,</w:t>
      </w:r>
      <w:r w:rsidR="00F1305B" w:rsidRPr="00F1305B">
        <w:rPr>
          <w:color w:val="FF0000"/>
        </w:rPr>
        <w:t xml:space="preserve"> </w:t>
      </w:r>
      <w:r w:rsidR="00F1305B" w:rsidRPr="0014481A">
        <w:rPr>
          <w:color w:val="FF0000"/>
        </w:rPr>
        <w:t>(2003)</w:t>
      </w:r>
      <w:r w:rsidR="00F1305B">
        <w:rPr>
          <w:color w:val="FF0000"/>
        </w:rPr>
        <w:t xml:space="preserve">, </w:t>
      </w:r>
      <w:r w:rsidR="00D917C6" w:rsidRPr="0014481A">
        <w:rPr>
          <w:color w:val="FF0000"/>
        </w:rPr>
        <w:t>23(1)</w:t>
      </w:r>
      <w:r w:rsidR="00F1305B">
        <w:rPr>
          <w:color w:val="FF0000"/>
        </w:rPr>
        <w:t>:</w:t>
      </w:r>
      <w:r w:rsidR="00D917C6" w:rsidRPr="0014481A">
        <w:rPr>
          <w:color w:val="FF0000"/>
        </w:rPr>
        <w:t xml:space="preserve"> 15–39. </w:t>
      </w:r>
    </w:p>
    <w:p w14:paraId="1E09FB83" w14:textId="7A8A6117" w:rsidR="00B33AF9" w:rsidRPr="0014481A" w:rsidRDefault="00B33AF9" w:rsidP="00B33AF9">
      <w:pPr>
        <w:pStyle w:val="EndNoteBibliography"/>
        <w:ind w:left="720" w:hanging="720"/>
        <w:rPr>
          <w:color w:val="FF0000"/>
        </w:rPr>
      </w:pPr>
      <w:r w:rsidRPr="0014481A">
        <w:rPr>
          <w:rFonts w:hint="eastAsia"/>
          <w:color w:val="FF0000"/>
        </w:rPr>
        <w:t>4</w:t>
      </w:r>
      <w:r w:rsidR="00D917C6" w:rsidRPr="0014481A">
        <w:rPr>
          <w:color w:val="FF0000"/>
        </w:rPr>
        <w:t>4</w:t>
      </w:r>
      <w:r w:rsidRPr="0014481A">
        <w:rPr>
          <w:color w:val="FF0000"/>
        </w:rPr>
        <w:t xml:space="preserve">.   </w:t>
      </w:r>
      <w:r w:rsidR="00D917C6" w:rsidRPr="0014481A">
        <w:rPr>
          <w:color w:val="FF0000"/>
        </w:rPr>
        <w:t>Zhang, Z., Schlamp, F., Huang, L., Clark, H. &amp; Brayboy, L</w:t>
      </w:r>
      <w:r w:rsidR="00F804DF">
        <w:rPr>
          <w:color w:val="FF0000"/>
        </w:rPr>
        <w:t>:</w:t>
      </w:r>
      <w:r w:rsidR="00D917C6" w:rsidRPr="0014481A">
        <w:rPr>
          <w:color w:val="FF0000"/>
        </w:rPr>
        <w:t xml:space="preserve"> </w:t>
      </w:r>
      <w:r w:rsidR="00D917C6" w:rsidRPr="00F804DF">
        <w:rPr>
          <w:b/>
          <w:bCs/>
          <w:color w:val="FF0000"/>
        </w:rPr>
        <w:t>Infammaging is associated with shifed macrophage ontogeny and polarization in the aging mouse ovary.</w:t>
      </w:r>
      <w:r w:rsidR="00D917C6" w:rsidRPr="0014481A">
        <w:rPr>
          <w:color w:val="FF0000"/>
        </w:rPr>
        <w:t xml:space="preserve"> </w:t>
      </w:r>
      <w:r w:rsidR="00D917C6" w:rsidRPr="00F804DF">
        <w:rPr>
          <w:i/>
          <w:iCs/>
          <w:color w:val="FF0000"/>
        </w:rPr>
        <w:t>Reproduction</w:t>
      </w:r>
      <w:r w:rsidR="00F804DF" w:rsidRPr="00F804DF">
        <w:rPr>
          <w:i/>
          <w:iCs/>
          <w:color w:val="FF0000"/>
        </w:rPr>
        <w:t>.</w:t>
      </w:r>
      <w:r w:rsidR="00F804DF">
        <w:rPr>
          <w:color w:val="FF0000"/>
        </w:rPr>
        <w:t xml:space="preserve"> </w:t>
      </w:r>
      <w:r w:rsidR="00F804DF" w:rsidRPr="0014481A">
        <w:rPr>
          <w:color w:val="FF0000"/>
        </w:rPr>
        <w:t>(2020)</w:t>
      </w:r>
      <w:r w:rsidR="00F804DF">
        <w:rPr>
          <w:color w:val="FF0000"/>
        </w:rPr>
        <w:t xml:space="preserve">, </w:t>
      </w:r>
      <w:r w:rsidR="00D917C6" w:rsidRPr="0014481A">
        <w:rPr>
          <w:color w:val="FF0000"/>
        </w:rPr>
        <w:t>159</w:t>
      </w:r>
      <w:r w:rsidR="00F804DF">
        <w:rPr>
          <w:color w:val="FF0000"/>
        </w:rPr>
        <w:t>:</w:t>
      </w:r>
      <w:r w:rsidR="00D917C6" w:rsidRPr="0014481A">
        <w:rPr>
          <w:color w:val="FF0000"/>
        </w:rPr>
        <w:t xml:space="preserve"> 325–337.</w:t>
      </w:r>
    </w:p>
    <w:p w14:paraId="5E854887" w14:textId="031D614E" w:rsidR="00B33AF9" w:rsidRPr="0014481A" w:rsidRDefault="00B33AF9" w:rsidP="00B33AF9">
      <w:pPr>
        <w:pStyle w:val="EndNoteBibliography"/>
        <w:ind w:left="720" w:hanging="720"/>
        <w:rPr>
          <w:color w:val="FF0000"/>
        </w:rPr>
      </w:pPr>
      <w:r w:rsidRPr="0014481A">
        <w:rPr>
          <w:rFonts w:hint="eastAsia"/>
          <w:color w:val="FF0000"/>
        </w:rPr>
        <w:t>4</w:t>
      </w:r>
      <w:r w:rsidR="00D917C6" w:rsidRPr="0014481A">
        <w:rPr>
          <w:color w:val="FF0000"/>
        </w:rPr>
        <w:t>5</w:t>
      </w:r>
      <w:r w:rsidRPr="0014481A">
        <w:rPr>
          <w:color w:val="FF0000"/>
        </w:rPr>
        <w:t xml:space="preserve">.   </w:t>
      </w:r>
      <w:r w:rsidR="00D917C6" w:rsidRPr="0014481A">
        <w:rPr>
          <w:color w:val="FF0000"/>
        </w:rPr>
        <w:t>Jabbour, H. N., Sales, K. J., Catalano, R. D. &amp; Norman, J. E</w:t>
      </w:r>
      <w:r w:rsidR="00F804DF">
        <w:rPr>
          <w:color w:val="FF0000"/>
        </w:rPr>
        <w:t>:</w:t>
      </w:r>
      <w:r w:rsidR="00D917C6" w:rsidRPr="0014481A">
        <w:rPr>
          <w:color w:val="FF0000"/>
        </w:rPr>
        <w:t xml:space="preserve"> </w:t>
      </w:r>
      <w:r w:rsidR="00D917C6" w:rsidRPr="00F804DF">
        <w:rPr>
          <w:b/>
          <w:bCs/>
          <w:color w:val="FF0000"/>
        </w:rPr>
        <w:t>Infammatory pathways in female reproductive health and disease.</w:t>
      </w:r>
      <w:r w:rsidR="00D917C6" w:rsidRPr="0014481A">
        <w:rPr>
          <w:color w:val="FF0000"/>
        </w:rPr>
        <w:t xml:space="preserve"> </w:t>
      </w:r>
      <w:r w:rsidR="00D917C6" w:rsidRPr="00F804DF">
        <w:rPr>
          <w:i/>
          <w:iCs/>
          <w:color w:val="FF0000"/>
        </w:rPr>
        <w:t>Reproduction</w:t>
      </w:r>
      <w:r w:rsidR="00D917C6" w:rsidRPr="0014481A">
        <w:rPr>
          <w:color w:val="FF0000"/>
        </w:rPr>
        <w:t xml:space="preserve"> </w:t>
      </w:r>
      <w:r w:rsidR="00F804DF" w:rsidRPr="0014481A">
        <w:rPr>
          <w:color w:val="FF0000"/>
        </w:rPr>
        <w:t>(2009)</w:t>
      </w:r>
      <w:r w:rsidR="00F804DF">
        <w:rPr>
          <w:color w:val="FF0000"/>
        </w:rPr>
        <w:t xml:space="preserve">, </w:t>
      </w:r>
      <w:r w:rsidR="00D917C6" w:rsidRPr="0014481A">
        <w:rPr>
          <w:color w:val="FF0000"/>
        </w:rPr>
        <w:t>138</w:t>
      </w:r>
      <w:r w:rsidR="00F804DF">
        <w:rPr>
          <w:color w:val="FF0000"/>
        </w:rPr>
        <w:t>:</w:t>
      </w:r>
      <w:r w:rsidR="00D917C6" w:rsidRPr="0014481A">
        <w:rPr>
          <w:color w:val="FF0000"/>
        </w:rPr>
        <w:t xml:space="preserve"> 903–919.</w:t>
      </w:r>
    </w:p>
    <w:p w14:paraId="3E6AA6A9" w14:textId="33C715F6" w:rsidR="00B33AF9" w:rsidRPr="0014481A" w:rsidRDefault="00B33AF9" w:rsidP="00B33AF9">
      <w:pPr>
        <w:pStyle w:val="EndNoteBibliography"/>
        <w:ind w:left="720" w:hanging="720"/>
        <w:rPr>
          <w:color w:val="FF0000"/>
        </w:rPr>
      </w:pPr>
      <w:r w:rsidRPr="0014481A">
        <w:rPr>
          <w:rFonts w:hint="eastAsia"/>
          <w:color w:val="FF0000"/>
        </w:rPr>
        <w:t>4</w:t>
      </w:r>
      <w:r w:rsidR="00D917C6" w:rsidRPr="0014481A">
        <w:rPr>
          <w:color w:val="FF0000"/>
        </w:rPr>
        <w:t>6</w:t>
      </w:r>
      <w:r w:rsidRPr="0014481A">
        <w:rPr>
          <w:color w:val="FF0000"/>
        </w:rPr>
        <w:t xml:space="preserve">.   </w:t>
      </w:r>
      <w:r w:rsidR="00D917C6" w:rsidRPr="0014481A">
        <w:rPr>
          <w:color w:val="FF0000"/>
        </w:rPr>
        <w:t>Weiss, G., Goldsmith, L. T., Taylor, R. N., Bellet, D. &amp; Taylor, H. S</w:t>
      </w:r>
      <w:r w:rsidR="00F804DF">
        <w:rPr>
          <w:color w:val="FF0000"/>
        </w:rPr>
        <w:t>:</w:t>
      </w:r>
      <w:r w:rsidR="00D917C6" w:rsidRPr="0014481A">
        <w:rPr>
          <w:color w:val="FF0000"/>
        </w:rPr>
        <w:t xml:space="preserve"> </w:t>
      </w:r>
      <w:r w:rsidR="00D917C6" w:rsidRPr="00F804DF">
        <w:rPr>
          <w:b/>
          <w:bCs/>
          <w:color w:val="FF0000"/>
        </w:rPr>
        <w:t>Infammation in reproductive disorders</w:t>
      </w:r>
      <w:r w:rsidR="00D917C6" w:rsidRPr="0014481A">
        <w:rPr>
          <w:color w:val="FF0000"/>
        </w:rPr>
        <w:t xml:space="preserve">. </w:t>
      </w:r>
      <w:r w:rsidR="00D917C6" w:rsidRPr="00F804DF">
        <w:rPr>
          <w:i/>
          <w:iCs/>
          <w:color w:val="FF0000"/>
        </w:rPr>
        <w:t>Reprod. Sci</w:t>
      </w:r>
      <w:r w:rsidR="00D917C6" w:rsidRPr="0014481A">
        <w:rPr>
          <w:color w:val="FF0000"/>
        </w:rPr>
        <w:t xml:space="preserve">. </w:t>
      </w:r>
      <w:r w:rsidR="00F804DF" w:rsidRPr="0014481A">
        <w:rPr>
          <w:color w:val="FF0000"/>
        </w:rPr>
        <w:t>(2009)</w:t>
      </w:r>
      <w:r w:rsidR="00F804DF">
        <w:rPr>
          <w:color w:val="FF0000"/>
        </w:rPr>
        <w:t>,</w:t>
      </w:r>
      <w:r w:rsidR="00D917C6" w:rsidRPr="0014481A">
        <w:rPr>
          <w:color w:val="FF0000"/>
        </w:rPr>
        <w:t>16</w:t>
      </w:r>
      <w:r w:rsidR="00F804DF">
        <w:rPr>
          <w:color w:val="FF0000"/>
        </w:rPr>
        <w:t>:</w:t>
      </w:r>
      <w:r w:rsidR="00D917C6" w:rsidRPr="0014481A">
        <w:rPr>
          <w:color w:val="FF0000"/>
        </w:rPr>
        <w:t xml:space="preserve"> 216–229</w:t>
      </w:r>
      <w:r w:rsidR="00F804DF">
        <w:rPr>
          <w:color w:val="FF0000"/>
        </w:rPr>
        <w:t>.</w:t>
      </w:r>
      <w:r w:rsidR="00D917C6" w:rsidRPr="0014481A">
        <w:rPr>
          <w:color w:val="FF0000"/>
        </w:rPr>
        <w:t xml:space="preserve"> </w:t>
      </w:r>
    </w:p>
    <w:p w14:paraId="65AD22F8" w14:textId="059E9EA7" w:rsidR="00B33AF9" w:rsidRPr="0014481A" w:rsidRDefault="00B33AF9" w:rsidP="00B33AF9">
      <w:pPr>
        <w:pStyle w:val="EndNoteBibliography"/>
        <w:ind w:left="720" w:hanging="720"/>
        <w:rPr>
          <w:color w:val="FF0000"/>
        </w:rPr>
      </w:pPr>
      <w:r w:rsidRPr="0014481A">
        <w:rPr>
          <w:rFonts w:hint="eastAsia"/>
          <w:color w:val="FF0000"/>
        </w:rPr>
        <w:t>4</w:t>
      </w:r>
      <w:r w:rsidR="00D917C6" w:rsidRPr="0014481A">
        <w:rPr>
          <w:color w:val="FF0000"/>
        </w:rPr>
        <w:t>7</w:t>
      </w:r>
      <w:r w:rsidRPr="0014481A">
        <w:rPr>
          <w:color w:val="FF0000"/>
        </w:rPr>
        <w:t xml:space="preserve">.   </w:t>
      </w:r>
      <w:r w:rsidR="00D917C6" w:rsidRPr="0014481A">
        <w:rPr>
          <w:color w:val="FF0000"/>
        </w:rPr>
        <w:t>Wu, R., Van der Hoek, K. H., Ryan, N. K., Norman, R. J. &amp; Robker, R. L</w:t>
      </w:r>
      <w:r w:rsidR="00F804DF">
        <w:rPr>
          <w:color w:val="FF0000"/>
        </w:rPr>
        <w:t>:</w:t>
      </w:r>
      <w:r w:rsidR="00D917C6" w:rsidRPr="0014481A">
        <w:rPr>
          <w:color w:val="FF0000"/>
        </w:rPr>
        <w:t xml:space="preserve"> </w:t>
      </w:r>
      <w:r w:rsidR="00D917C6" w:rsidRPr="00F804DF">
        <w:rPr>
          <w:b/>
          <w:bCs/>
          <w:color w:val="FF0000"/>
        </w:rPr>
        <w:t>Macrophage contributions to ovarian function</w:t>
      </w:r>
      <w:r w:rsidR="00D917C6" w:rsidRPr="0014481A">
        <w:rPr>
          <w:color w:val="FF0000"/>
        </w:rPr>
        <w:t xml:space="preserve">. </w:t>
      </w:r>
      <w:r w:rsidR="00D917C6" w:rsidRPr="00F804DF">
        <w:rPr>
          <w:i/>
          <w:iCs/>
          <w:color w:val="FF0000"/>
        </w:rPr>
        <w:t>Hum. Reprod.</w:t>
      </w:r>
      <w:r w:rsidR="00D917C6" w:rsidRPr="0014481A">
        <w:rPr>
          <w:color w:val="FF0000"/>
        </w:rPr>
        <w:t xml:space="preserve"> </w:t>
      </w:r>
      <w:r w:rsidR="00F804DF" w:rsidRPr="0014481A">
        <w:rPr>
          <w:color w:val="FF0000"/>
        </w:rPr>
        <w:t>(2004)</w:t>
      </w:r>
      <w:r w:rsidR="00F804DF">
        <w:rPr>
          <w:color w:val="FF0000"/>
        </w:rPr>
        <w:t xml:space="preserve">, </w:t>
      </w:r>
      <w:r w:rsidR="00D917C6" w:rsidRPr="0014481A">
        <w:rPr>
          <w:color w:val="FF0000"/>
        </w:rPr>
        <w:t>Update 10</w:t>
      </w:r>
      <w:r w:rsidR="00F804DF">
        <w:rPr>
          <w:color w:val="FF0000"/>
        </w:rPr>
        <w:t>:</w:t>
      </w:r>
      <w:r w:rsidR="00D917C6" w:rsidRPr="0014481A">
        <w:rPr>
          <w:color w:val="FF0000"/>
        </w:rPr>
        <w:t xml:space="preserve"> 119–133.</w:t>
      </w:r>
    </w:p>
    <w:p w14:paraId="65ED9888" w14:textId="6739EF82" w:rsidR="00B33AF9" w:rsidRPr="0014481A" w:rsidRDefault="00B33AF9" w:rsidP="00B33AF9">
      <w:pPr>
        <w:pStyle w:val="EndNoteBibliography"/>
        <w:ind w:left="720" w:hanging="720"/>
        <w:rPr>
          <w:color w:val="FF0000"/>
        </w:rPr>
      </w:pPr>
      <w:r w:rsidRPr="0014481A">
        <w:rPr>
          <w:rFonts w:hint="eastAsia"/>
          <w:color w:val="FF0000"/>
        </w:rPr>
        <w:t>4</w:t>
      </w:r>
      <w:r w:rsidR="00D917C6" w:rsidRPr="0014481A">
        <w:rPr>
          <w:color w:val="FF0000"/>
        </w:rPr>
        <w:t>8</w:t>
      </w:r>
      <w:r w:rsidRPr="0014481A">
        <w:rPr>
          <w:color w:val="FF0000"/>
        </w:rPr>
        <w:t xml:space="preserve">.   </w:t>
      </w:r>
      <w:r w:rsidR="0014481A" w:rsidRPr="0014481A">
        <w:rPr>
          <w:color w:val="FF0000"/>
        </w:rPr>
        <w:t>Tingen, C. M. et al</w:t>
      </w:r>
      <w:r w:rsidR="00F804DF">
        <w:rPr>
          <w:color w:val="FF0000"/>
        </w:rPr>
        <w:t>:</w:t>
      </w:r>
      <w:r w:rsidR="0014481A" w:rsidRPr="0014481A">
        <w:rPr>
          <w:color w:val="FF0000"/>
        </w:rPr>
        <w:t xml:space="preserve"> </w:t>
      </w:r>
      <w:r w:rsidR="0014481A" w:rsidRPr="00F804DF">
        <w:rPr>
          <w:b/>
          <w:bCs/>
          <w:color w:val="FF0000"/>
        </w:rPr>
        <w:t>A macrophage and theca cell-enriched stromal cell population infuences growth and survival of immature murine follicles in vitro.</w:t>
      </w:r>
      <w:r w:rsidR="0014481A" w:rsidRPr="0014481A">
        <w:rPr>
          <w:color w:val="FF0000"/>
        </w:rPr>
        <w:t xml:space="preserve"> </w:t>
      </w:r>
      <w:r w:rsidR="0014481A" w:rsidRPr="00F804DF">
        <w:rPr>
          <w:i/>
          <w:iCs/>
          <w:color w:val="FF0000"/>
        </w:rPr>
        <w:t>Reproduction</w:t>
      </w:r>
      <w:r w:rsidR="0014481A" w:rsidRPr="0014481A">
        <w:rPr>
          <w:color w:val="FF0000"/>
        </w:rPr>
        <w:t xml:space="preserve"> </w:t>
      </w:r>
      <w:r w:rsidR="00F804DF" w:rsidRPr="0014481A">
        <w:rPr>
          <w:color w:val="FF0000"/>
        </w:rPr>
        <w:t>(2014)</w:t>
      </w:r>
      <w:r w:rsidR="00F804DF">
        <w:rPr>
          <w:color w:val="FF0000"/>
        </w:rPr>
        <w:t xml:space="preserve">, </w:t>
      </w:r>
      <w:r w:rsidR="0014481A" w:rsidRPr="0014481A">
        <w:rPr>
          <w:color w:val="FF0000"/>
        </w:rPr>
        <w:t>141</w:t>
      </w:r>
      <w:r w:rsidR="00F804DF">
        <w:rPr>
          <w:color w:val="FF0000"/>
        </w:rPr>
        <w:t xml:space="preserve">: </w:t>
      </w:r>
      <w:r w:rsidR="0014481A" w:rsidRPr="0014481A">
        <w:rPr>
          <w:color w:val="FF0000"/>
        </w:rPr>
        <w:t>809–820.</w:t>
      </w:r>
    </w:p>
    <w:p w14:paraId="366A136B" w14:textId="51C4B99D" w:rsidR="00B33AF9" w:rsidRPr="00F85E0A" w:rsidRDefault="0014481A" w:rsidP="0014481A">
      <w:pPr>
        <w:pStyle w:val="EndNoteBibliography"/>
        <w:ind w:left="720" w:hanging="720"/>
        <w:rPr>
          <w:rFonts w:hint="eastAsia"/>
        </w:rPr>
      </w:pPr>
      <w:r w:rsidRPr="0014481A">
        <w:rPr>
          <w:rFonts w:hint="eastAsia"/>
          <w:color w:val="FF0000"/>
        </w:rPr>
        <w:t>4</w:t>
      </w:r>
      <w:r w:rsidRPr="0014481A">
        <w:rPr>
          <w:color w:val="FF0000"/>
        </w:rPr>
        <w:t>9</w:t>
      </w:r>
      <w:r w:rsidRPr="0014481A">
        <w:rPr>
          <w:color w:val="FF0000"/>
        </w:rPr>
        <w:t>.   Wu R., Van der Hoek K. H., Ryan N. K., Norman R. J., Robker R. L</w:t>
      </w:r>
      <w:r w:rsidR="00F804DF">
        <w:rPr>
          <w:color w:val="FF0000"/>
        </w:rPr>
        <w:t xml:space="preserve">: </w:t>
      </w:r>
      <w:r w:rsidRPr="00F804DF">
        <w:rPr>
          <w:b/>
          <w:bCs/>
          <w:color w:val="FF0000"/>
        </w:rPr>
        <w:t>Macrophage contributions to ovarian function. </w:t>
      </w:r>
      <w:r w:rsidRPr="00F804DF">
        <w:rPr>
          <w:i/>
          <w:iCs/>
          <w:color w:val="FF0000"/>
        </w:rPr>
        <w:t>Human Reprod</w:t>
      </w:r>
      <w:r w:rsidRPr="0014481A">
        <w:rPr>
          <w:color w:val="FF0000"/>
        </w:rPr>
        <w:t>.</w:t>
      </w:r>
      <w:r w:rsidR="00F804DF">
        <w:rPr>
          <w:color w:val="FF0000"/>
        </w:rPr>
        <w:t xml:space="preserve"> </w:t>
      </w:r>
      <w:r w:rsidR="00F804DF" w:rsidRPr="0014481A">
        <w:rPr>
          <w:color w:val="FF0000"/>
        </w:rPr>
        <w:t>(2004)</w:t>
      </w:r>
      <w:r w:rsidR="00F804DF">
        <w:rPr>
          <w:color w:val="FF0000"/>
        </w:rPr>
        <w:t>,</w:t>
      </w:r>
      <w:r w:rsidRPr="0014481A">
        <w:rPr>
          <w:color w:val="FF0000"/>
        </w:rPr>
        <w:t xml:space="preserve"> Update 10</w:t>
      </w:r>
      <w:r w:rsidR="00F804DF">
        <w:rPr>
          <w:color w:val="FF0000"/>
        </w:rPr>
        <w:t>:</w:t>
      </w:r>
      <w:r w:rsidRPr="0014481A">
        <w:rPr>
          <w:color w:val="FF0000"/>
        </w:rPr>
        <w:t xml:space="preserve"> 119–133.</w:t>
      </w:r>
    </w:p>
    <w:p w14:paraId="6170C1B6" w14:textId="017B36D1" w:rsidR="00F85E0A" w:rsidRPr="00F85E0A" w:rsidRDefault="0014481A" w:rsidP="00F85E0A">
      <w:pPr>
        <w:pStyle w:val="EndNoteBibliography"/>
        <w:ind w:left="720" w:hanging="720"/>
      </w:pPr>
      <w:bookmarkStart w:id="61" w:name="_ENREF_40"/>
      <w:r>
        <w:t>5</w:t>
      </w:r>
      <w:r w:rsidR="00F85E0A" w:rsidRPr="00F85E0A">
        <w:t>0.</w:t>
      </w:r>
      <w:r w:rsidR="00F85E0A" w:rsidRPr="00F85E0A">
        <w:tab/>
        <w:t xml:space="preserve">Chen D, Zhang X, Li Z, Zhu B: </w:t>
      </w:r>
      <w:r w:rsidR="00F85E0A" w:rsidRPr="00F85E0A">
        <w:rPr>
          <w:b/>
        </w:rPr>
        <w:t>Metabolic regulatory crosstalk between tumor microenvironment and tumor-associated macrophages</w:t>
      </w:r>
      <w:r w:rsidR="00F85E0A" w:rsidRPr="00F85E0A">
        <w:t xml:space="preserve">. </w:t>
      </w:r>
      <w:r w:rsidR="00F85E0A" w:rsidRPr="00F85E0A">
        <w:rPr>
          <w:i/>
        </w:rPr>
        <w:t xml:space="preserve">Theranostics </w:t>
      </w:r>
      <w:r w:rsidR="00F85E0A" w:rsidRPr="00F85E0A">
        <w:t xml:space="preserve">2021, </w:t>
      </w:r>
      <w:r w:rsidR="00F85E0A" w:rsidRPr="00F85E0A">
        <w:rPr>
          <w:b/>
        </w:rPr>
        <w:t>11</w:t>
      </w:r>
      <w:r w:rsidR="00F85E0A" w:rsidRPr="00F85E0A">
        <w:t>(3):1016-1030.</w:t>
      </w:r>
      <w:bookmarkEnd w:id="61"/>
    </w:p>
    <w:p w14:paraId="3DC445CC" w14:textId="56A4420D" w:rsidR="00F85E0A" w:rsidRPr="00F85E0A" w:rsidRDefault="0014481A" w:rsidP="00F85E0A">
      <w:pPr>
        <w:pStyle w:val="EndNoteBibliography"/>
        <w:ind w:left="720" w:hanging="720"/>
      </w:pPr>
      <w:bookmarkStart w:id="62" w:name="_ENREF_41"/>
      <w:r>
        <w:t>5</w:t>
      </w:r>
      <w:r w:rsidR="00F85E0A" w:rsidRPr="00F85E0A">
        <w:t>1.</w:t>
      </w:r>
      <w:r w:rsidR="00F85E0A" w:rsidRPr="00F85E0A">
        <w:tab/>
        <w:t xml:space="preserve">Dijkgraaf EM, Heusinkveld M, Tummers B, Vogelpoel LT, Goedemans R, Jha V, Nortier JW, Welters MJ, Kroep JR, van der Burg SH: </w:t>
      </w:r>
      <w:r w:rsidR="00F85E0A" w:rsidRPr="00F85E0A">
        <w:rPr>
          <w:b/>
        </w:rPr>
        <w:t>Chemotherapy alters monocyte differentiation to favor generation of cancer-supporting M2 macrophages in the tumor microenvironment</w:t>
      </w:r>
      <w:r w:rsidR="00F85E0A" w:rsidRPr="00F85E0A">
        <w:t xml:space="preserve">. </w:t>
      </w:r>
      <w:r w:rsidR="00F85E0A" w:rsidRPr="00F85E0A">
        <w:rPr>
          <w:i/>
        </w:rPr>
        <w:t xml:space="preserve">Cancer research </w:t>
      </w:r>
      <w:r w:rsidR="00F85E0A" w:rsidRPr="00F85E0A">
        <w:t xml:space="preserve">2013, </w:t>
      </w:r>
      <w:r w:rsidR="00F85E0A" w:rsidRPr="00F85E0A">
        <w:rPr>
          <w:b/>
        </w:rPr>
        <w:t>73</w:t>
      </w:r>
      <w:r w:rsidR="00F85E0A" w:rsidRPr="00F85E0A">
        <w:t>(8):2480-2492.</w:t>
      </w:r>
      <w:bookmarkEnd w:id="62"/>
    </w:p>
    <w:p w14:paraId="2DB6856B" w14:textId="1D2A2D41" w:rsidR="00F85E0A" w:rsidRPr="00F85E0A" w:rsidRDefault="0014481A" w:rsidP="00F85E0A">
      <w:pPr>
        <w:pStyle w:val="EndNoteBibliography"/>
        <w:ind w:left="720" w:hanging="720"/>
      </w:pPr>
      <w:bookmarkStart w:id="63" w:name="_ENREF_42"/>
      <w:r>
        <w:t>5</w:t>
      </w:r>
      <w:r w:rsidR="00F85E0A" w:rsidRPr="00F85E0A">
        <w:t>2.</w:t>
      </w:r>
      <w:r w:rsidR="00F85E0A" w:rsidRPr="00F85E0A">
        <w:tab/>
        <w:t xml:space="preserve">Zheng X, Turkowski K, Mora J, Brune B, Seeger W, Weigert A, Savai R: </w:t>
      </w:r>
      <w:r w:rsidR="00F85E0A" w:rsidRPr="00F85E0A">
        <w:rPr>
          <w:b/>
        </w:rPr>
        <w:t>Redirecting tumor-associated macrophages to become tumoricidal effectors as a novel strategy for cancer therapy</w:t>
      </w:r>
      <w:r w:rsidR="00F85E0A" w:rsidRPr="00F85E0A">
        <w:t xml:space="preserve">. </w:t>
      </w:r>
      <w:r w:rsidR="00F85E0A" w:rsidRPr="00F85E0A">
        <w:rPr>
          <w:i/>
        </w:rPr>
        <w:t xml:space="preserve">Oncotarget </w:t>
      </w:r>
      <w:r w:rsidR="00F85E0A" w:rsidRPr="00F85E0A">
        <w:t xml:space="preserve">2017, </w:t>
      </w:r>
      <w:r w:rsidR="00F85E0A" w:rsidRPr="00F85E0A">
        <w:rPr>
          <w:b/>
        </w:rPr>
        <w:t>8</w:t>
      </w:r>
      <w:r w:rsidR="00F85E0A" w:rsidRPr="00F85E0A">
        <w:t>(29):48436-48452.</w:t>
      </w:r>
      <w:bookmarkEnd w:id="63"/>
    </w:p>
    <w:p w14:paraId="4E291956" w14:textId="65CDD8AA" w:rsidR="00F85E0A" w:rsidRPr="00F85E0A" w:rsidRDefault="0014481A" w:rsidP="00F85E0A">
      <w:pPr>
        <w:pStyle w:val="EndNoteBibliography"/>
        <w:ind w:left="720" w:hanging="720"/>
      </w:pPr>
      <w:bookmarkStart w:id="64" w:name="_ENREF_43"/>
      <w:r>
        <w:t>5</w:t>
      </w:r>
      <w:r w:rsidR="00F85E0A" w:rsidRPr="00F85E0A">
        <w:t>3.</w:t>
      </w:r>
      <w:r w:rsidR="00F85E0A" w:rsidRPr="00F85E0A">
        <w:tab/>
        <w:t>Dangaj D, Abbott KL, Mookerjee A, Zhao A, Kirby PS, Sandaltzopoulos R, Powell DJ, Jr., Lamaziere A, Siegel DL, Wolf C</w:t>
      </w:r>
      <w:r w:rsidR="00F85E0A" w:rsidRPr="00F85E0A">
        <w:rPr>
          <w:i/>
        </w:rPr>
        <w:t xml:space="preserve"> et al</w:t>
      </w:r>
      <w:r w:rsidR="00F85E0A" w:rsidRPr="00F85E0A">
        <w:t xml:space="preserve">: </w:t>
      </w:r>
      <w:r w:rsidR="00F85E0A" w:rsidRPr="00F85E0A">
        <w:rPr>
          <w:b/>
        </w:rPr>
        <w:t>Mannose receptor (MR) engagement by mesothelin GPI anchor polarizes tumor-associated macrophages and is blocked by anti-MR human recombinant antibody</w:t>
      </w:r>
      <w:r w:rsidR="00F85E0A" w:rsidRPr="00F85E0A">
        <w:t xml:space="preserve">. </w:t>
      </w:r>
      <w:r w:rsidR="00F85E0A" w:rsidRPr="00F85E0A">
        <w:rPr>
          <w:i/>
        </w:rPr>
        <w:t xml:space="preserve">PloS one </w:t>
      </w:r>
      <w:r w:rsidR="00F85E0A" w:rsidRPr="00F85E0A">
        <w:t xml:space="preserve">2011, </w:t>
      </w:r>
      <w:r w:rsidR="00F85E0A" w:rsidRPr="00F85E0A">
        <w:rPr>
          <w:b/>
        </w:rPr>
        <w:t>6</w:t>
      </w:r>
      <w:r w:rsidR="00F85E0A" w:rsidRPr="00F85E0A">
        <w:t>(12):e28386.</w:t>
      </w:r>
      <w:bookmarkEnd w:id="64"/>
    </w:p>
    <w:p w14:paraId="19BDCC50" w14:textId="4030747B" w:rsidR="00F85E0A" w:rsidRPr="00F85E0A" w:rsidRDefault="0014481A" w:rsidP="00F85E0A">
      <w:pPr>
        <w:pStyle w:val="EndNoteBibliography"/>
        <w:ind w:left="720" w:hanging="720"/>
      </w:pPr>
      <w:bookmarkStart w:id="65" w:name="_ENREF_44"/>
      <w:r>
        <w:t>5</w:t>
      </w:r>
      <w:r w:rsidR="00F85E0A" w:rsidRPr="00F85E0A">
        <w:t>4.</w:t>
      </w:r>
      <w:r w:rsidR="00F85E0A" w:rsidRPr="00F85E0A">
        <w:tab/>
        <w:t>Germano G, Frapolli R, Belgiovine C, Anselmo A, Pesce S, Liguori M, Erba E, Uboldi S, Zucchetti M, Pasqualini F</w:t>
      </w:r>
      <w:r w:rsidR="00F85E0A" w:rsidRPr="00F85E0A">
        <w:rPr>
          <w:i/>
        </w:rPr>
        <w:t xml:space="preserve"> et al</w:t>
      </w:r>
      <w:r w:rsidR="00F85E0A" w:rsidRPr="00F85E0A">
        <w:t xml:space="preserve">: </w:t>
      </w:r>
      <w:r w:rsidR="00F85E0A" w:rsidRPr="00F85E0A">
        <w:rPr>
          <w:b/>
        </w:rPr>
        <w:t>Role of macrophage targeting in the antitumor activity of trabectedin</w:t>
      </w:r>
      <w:r w:rsidR="00F85E0A" w:rsidRPr="00F85E0A">
        <w:t xml:space="preserve">. </w:t>
      </w:r>
      <w:r w:rsidR="00F85E0A" w:rsidRPr="00F85E0A">
        <w:rPr>
          <w:i/>
        </w:rPr>
        <w:t xml:space="preserve">Cancer cell </w:t>
      </w:r>
      <w:r w:rsidR="00F85E0A" w:rsidRPr="00F85E0A">
        <w:t xml:space="preserve">2013, </w:t>
      </w:r>
      <w:r w:rsidR="00F85E0A" w:rsidRPr="00F85E0A">
        <w:rPr>
          <w:b/>
        </w:rPr>
        <w:t>23</w:t>
      </w:r>
      <w:r w:rsidR="00F85E0A" w:rsidRPr="00F85E0A">
        <w:t>(2):249-262.</w:t>
      </w:r>
      <w:bookmarkEnd w:id="65"/>
    </w:p>
    <w:p w14:paraId="2153EB43" w14:textId="43AEE62C" w:rsidR="00F85E0A" w:rsidRPr="00F85E0A" w:rsidRDefault="0014481A" w:rsidP="00F85E0A">
      <w:pPr>
        <w:pStyle w:val="EndNoteBibliography"/>
        <w:ind w:left="720" w:hanging="720"/>
      </w:pPr>
      <w:bookmarkStart w:id="66" w:name="_ENREF_45"/>
      <w:r>
        <w:lastRenderedPageBreak/>
        <w:t>5</w:t>
      </w:r>
      <w:r w:rsidR="00F85E0A" w:rsidRPr="00F85E0A">
        <w:t>5.</w:t>
      </w:r>
      <w:r w:rsidR="00F85E0A" w:rsidRPr="00F85E0A">
        <w:tab/>
        <w:t xml:space="preserve">Pulaski HL, Spahlinger G, Silva IA, McLean K, Kueck AS, Reynolds RK, Coukos G, Conejo-Garcia JR, Buckanovich RJ: </w:t>
      </w:r>
      <w:r w:rsidR="00F85E0A" w:rsidRPr="00F85E0A">
        <w:rPr>
          <w:b/>
        </w:rPr>
        <w:t>Identifying alemtuzumab as an anti-myeloid cell antiangiogenic therapy for the treatment of ovarian cancer</w:t>
      </w:r>
      <w:r w:rsidR="00F85E0A" w:rsidRPr="00F85E0A">
        <w:t xml:space="preserve">. </w:t>
      </w:r>
      <w:r w:rsidR="00F85E0A" w:rsidRPr="00F85E0A">
        <w:rPr>
          <w:i/>
        </w:rPr>
        <w:t xml:space="preserve">Journal of translational medicine </w:t>
      </w:r>
      <w:r w:rsidR="00F85E0A" w:rsidRPr="00F85E0A">
        <w:t xml:space="preserve">2009, </w:t>
      </w:r>
      <w:r w:rsidR="00F85E0A" w:rsidRPr="00F85E0A">
        <w:rPr>
          <w:b/>
        </w:rPr>
        <w:t>7</w:t>
      </w:r>
      <w:r w:rsidR="00F85E0A" w:rsidRPr="00F85E0A">
        <w:t>:49.</w:t>
      </w:r>
      <w:bookmarkEnd w:id="66"/>
    </w:p>
    <w:p w14:paraId="2B7526C8" w14:textId="750DEFBC" w:rsidR="00F85E0A" w:rsidRPr="00F85E0A" w:rsidRDefault="0014481A" w:rsidP="00F85E0A">
      <w:pPr>
        <w:pStyle w:val="EndNoteBibliography"/>
        <w:ind w:left="720" w:hanging="720"/>
      </w:pPr>
      <w:bookmarkStart w:id="67" w:name="_ENREF_46"/>
      <w:r>
        <w:t>5</w:t>
      </w:r>
      <w:r w:rsidR="00F85E0A" w:rsidRPr="00F85E0A">
        <w:t>6.</w:t>
      </w:r>
      <w:r w:rsidR="00F85E0A" w:rsidRPr="00F85E0A">
        <w:tab/>
        <w:t xml:space="preserve">Alizadeh D, Zhang L, Hwang J, Schluep T, Badie B: </w:t>
      </w:r>
      <w:r w:rsidR="00F85E0A" w:rsidRPr="00F85E0A">
        <w:rPr>
          <w:b/>
        </w:rPr>
        <w:t>Tumor-associated macrophages are predominant carriers of cyclodextrin-based nanoparticles into gliomas</w:t>
      </w:r>
      <w:r w:rsidR="00F85E0A" w:rsidRPr="00F85E0A">
        <w:t xml:space="preserve">. </w:t>
      </w:r>
      <w:r w:rsidR="00F85E0A" w:rsidRPr="00F85E0A">
        <w:rPr>
          <w:i/>
        </w:rPr>
        <w:t xml:space="preserve">Nanomedicine : nanotechnology, biology, and medicine </w:t>
      </w:r>
      <w:r w:rsidR="00F85E0A" w:rsidRPr="00F85E0A">
        <w:t xml:space="preserve">2010, </w:t>
      </w:r>
      <w:r w:rsidR="00F85E0A" w:rsidRPr="00F85E0A">
        <w:rPr>
          <w:b/>
        </w:rPr>
        <w:t>6</w:t>
      </w:r>
      <w:r w:rsidR="00F85E0A" w:rsidRPr="00F85E0A">
        <w:t>(2):382-390.</w:t>
      </w:r>
      <w:bookmarkEnd w:id="67"/>
    </w:p>
    <w:p w14:paraId="485D9E66" w14:textId="204E18FF" w:rsidR="00F85E0A" w:rsidRPr="00F85E0A" w:rsidRDefault="0014481A" w:rsidP="00F85E0A">
      <w:pPr>
        <w:pStyle w:val="EndNoteBibliography"/>
        <w:ind w:left="720" w:hanging="720"/>
      </w:pPr>
      <w:bookmarkStart w:id="68" w:name="_ENREF_47"/>
      <w:r>
        <w:t>5</w:t>
      </w:r>
      <w:r w:rsidR="00F85E0A" w:rsidRPr="00F85E0A">
        <w:t>7.</w:t>
      </w:r>
      <w:r w:rsidR="00F85E0A" w:rsidRPr="00F85E0A">
        <w:tab/>
        <w:t>Rolny C, Mazzone M, Tugues S, Laoui D, Johansson I, Coulon C, Squadrito ML, Segura I, Li X, Knevels E</w:t>
      </w:r>
      <w:r w:rsidR="00F85E0A" w:rsidRPr="00F85E0A">
        <w:rPr>
          <w:i/>
        </w:rPr>
        <w:t xml:space="preserve"> et al</w:t>
      </w:r>
      <w:r w:rsidR="00F85E0A" w:rsidRPr="00F85E0A">
        <w:t xml:space="preserve">: </w:t>
      </w:r>
      <w:r w:rsidR="00F85E0A" w:rsidRPr="00F85E0A">
        <w:rPr>
          <w:b/>
        </w:rPr>
        <w:t>HRG inhibits tumor growth and metastasis by inducing macrophage polarization and vessel normalization through downregulation of PlGF</w:t>
      </w:r>
      <w:r w:rsidR="00F85E0A" w:rsidRPr="00F85E0A">
        <w:t xml:space="preserve">. </w:t>
      </w:r>
      <w:r w:rsidR="00F85E0A" w:rsidRPr="00F85E0A">
        <w:rPr>
          <w:i/>
        </w:rPr>
        <w:t xml:space="preserve">Cancer cell </w:t>
      </w:r>
      <w:r w:rsidR="00F85E0A" w:rsidRPr="00F85E0A">
        <w:t xml:space="preserve">2011, </w:t>
      </w:r>
      <w:r w:rsidR="00F85E0A" w:rsidRPr="00F85E0A">
        <w:rPr>
          <w:b/>
        </w:rPr>
        <w:t>19</w:t>
      </w:r>
      <w:r w:rsidR="00F85E0A" w:rsidRPr="00F85E0A">
        <w:t>(1):31-44.</w:t>
      </w:r>
      <w:bookmarkEnd w:id="68"/>
    </w:p>
    <w:p w14:paraId="4A927D6E" w14:textId="57D109D2" w:rsidR="00F85E0A" w:rsidRPr="00F85E0A" w:rsidRDefault="0014481A" w:rsidP="00F85E0A">
      <w:pPr>
        <w:pStyle w:val="EndNoteBibliography"/>
        <w:ind w:left="720" w:hanging="720"/>
      </w:pPr>
      <w:bookmarkStart w:id="69" w:name="_ENREF_48"/>
      <w:r>
        <w:t>5</w:t>
      </w:r>
      <w:r w:rsidR="00F85E0A" w:rsidRPr="00F85E0A">
        <w:t>8.</w:t>
      </w:r>
      <w:r w:rsidR="00F85E0A" w:rsidRPr="00F85E0A">
        <w:tab/>
        <w:t>Wanderley CW, Colon DF, Luiz JPM, Oliveira FF, Viacava PR, Leite CA, Pereira JA, Silva CM, Silva CR, Silva RL</w:t>
      </w:r>
      <w:r w:rsidR="00F85E0A" w:rsidRPr="00F85E0A">
        <w:rPr>
          <w:i/>
        </w:rPr>
        <w:t xml:space="preserve"> et al</w:t>
      </w:r>
      <w:r w:rsidR="00F85E0A" w:rsidRPr="00F85E0A">
        <w:t xml:space="preserve">: </w:t>
      </w:r>
      <w:r w:rsidR="00F85E0A" w:rsidRPr="00F85E0A">
        <w:rPr>
          <w:b/>
        </w:rPr>
        <w:t>Paclitaxel Reduces Tumor Growth by Reprogramming Tumor-Associated Macrophages to an M1 Profile in a TLR4-Dependent Manner</w:t>
      </w:r>
      <w:r w:rsidR="00F85E0A" w:rsidRPr="00F85E0A">
        <w:t xml:space="preserve">. </w:t>
      </w:r>
      <w:r w:rsidR="00F85E0A" w:rsidRPr="00F85E0A">
        <w:rPr>
          <w:i/>
        </w:rPr>
        <w:t xml:space="preserve">Cancer research </w:t>
      </w:r>
      <w:r w:rsidR="00F85E0A" w:rsidRPr="00F85E0A">
        <w:t xml:space="preserve">2018, </w:t>
      </w:r>
      <w:r w:rsidR="00F85E0A" w:rsidRPr="00F85E0A">
        <w:rPr>
          <w:b/>
        </w:rPr>
        <w:t>78</w:t>
      </w:r>
      <w:r w:rsidR="00F85E0A" w:rsidRPr="00F85E0A">
        <w:t>(20):5891-5900.</w:t>
      </w:r>
      <w:bookmarkEnd w:id="69"/>
    </w:p>
    <w:p w14:paraId="70E2BEA6" w14:textId="685CEFA6" w:rsidR="00F85E0A" w:rsidRPr="00F85E0A" w:rsidRDefault="0014481A" w:rsidP="00F85E0A">
      <w:pPr>
        <w:pStyle w:val="EndNoteBibliography"/>
        <w:ind w:left="720" w:hanging="720"/>
      </w:pPr>
      <w:bookmarkStart w:id="70" w:name="_ENREF_49"/>
      <w:r>
        <w:t>5</w:t>
      </w:r>
      <w:r w:rsidR="00F85E0A" w:rsidRPr="00F85E0A">
        <w:t>9.</w:t>
      </w:r>
      <w:r w:rsidR="00F85E0A" w:rsidRPr="00F85E0A">
        <w:tab/>
        <w:t xml:space="preserve">Kan T, Wang W, Ip PP, Zhou S, Wong AS, Wang X, Yang M: </w:t>
      </w:r>
      <w:r w:rsidR="00F85E0A" w:rsidRPr="00F85E0A">
        <w:rPr>
          <w:b/>
        </w:rPr>
        <w:t>Single-cell EMT-related transcriptional analysis revealed intra-cluster heterogeneity of tumor cell clusters in epithelial ovarian cancer ascites</w:t>
      </w:r>
      <w:r w:rsidR="00F85E0A" w:rsidRPr="00F85E0A">
        <w:t xml:space="preserve">. </w:t>
      </w:r>
      <w:r w:rsidR="00F85E0A" w:rsidRPr="00F85E0A">
        <w:rPr>
          <w:i/>
        </w:rPr>
        <w:t xml:space="preserve">Oncogene </w:t>
      </w:r>
      <w:r w:rsidR="00F85E0A" w:rsidRPr="00F85E0A">
        <w:t xml:space="preserve">2020, </w:t>
      </w:r>
      <w:r w:rsidR="00F85E0A" w:rsidRPr="00F85E0A">
        <w:rPr>
          <w:b/>
        </w:rPr>
        <w:t>39</w:t>
      </w:r>
      <w:r w:rsidR="00F85E0A" w:rsidRPr="00F85E0A">
        <w:t>(21):4227-4240.</w:t>
      </w:r>
      <w:bookmarkEnd w:id="70"/>
    </w:p>
    <w:p w14:paraId="45B8D067" w14:textId="5F09113D" w:rsidR="00F85E0A" w:rsidRPr="00F85E0A" w:rsidRDefault="0014481A" w:rsidP="00F85E0A">
      <w:pPr>
        <w:pStyle w:val="EndNoteBibliography"/>
        <w:ind w:left="720" w:hanging="720"/>
      </w:pPr>
      <w:bookmarkStart w:id="71" w:name="_ENREF_50"/>
      <w:r>
        <w:t>6</w:t>
      </w:r>
      <w:r w:rsidR="00F85E0A" w:rsidRPr="00F85E0A">
        <w:t>0.</w:t>
      </w:r>
      <w:r w:rsidR="00F85E0A" w:rsidRPr="00F85E0A">
        <w:tab/>
        <w:t>Zhang Q, Li Y, Miao C, Wang Y, Xu Y, Dong R, Zhang Z, Griffin BB, Yuan C, Yan S</w:t>
      </w:r>
      <w:r w:rsidR="00F85E0A" w:rsidRPr="00F85E0A">
        <w:rPr>
          <w:i/>
        </w:rPr>
        <w:t xml:space="preserve"> et al</w:t>
      </w:r>
      <w:r w:rsidR="00F85E0A" w:rsidRPr="00F85E0A">
        <w:t xml:space="preserve">: </w:t>
      </w:r>
      <w:r w:rsidR="00F85E0A" w:rsidRPr="00F85E0A">
        <w:rPr>
          <w:b/>
        </w:rPr>
        <w:t>Anti-angiogenesis effect of Neferine via regulating autophagy and polarization of tumor-associated macrophages in high-grade serous ovarian carcinoma</w:t>
      </w:r>
      <w:r w:rsidR="00F85E0A" w:rsidRPr="00F85E0A">
        <w:t xml:space="preserve">. </w:t>
      </w:r>
      <w:r w:rsidR="00F85E0A" w:rsidRPr="00F85E0A">
        <w:rPr>
          <w:i/>
        </w:rPr>
        <w:t xml:space="preserve">Cancer letters </w:t>
      </w:r>
      <w:r w:rsidR="00F85E0A" w:rsidRPr="00F85E0A">
        <w:t xml:space="preserve">2018, </w:t>
      </w:r>
      <w:r w:rsidR="00F85E0A" w:rsidRPr="00F85E0A">
        <w:rPr>
          <w:b/>
        </w:rPr>
        <w:t>432</w:t>
      </w:r>
      <w:r w:rsidR="00F85E0A" w:rsidRPr="00F85E0A">
        <w:t>:144-155.</w:t>
      </w:r>
      <w:bookmarkEnd w:id="71"/>
    </w:p>
    <w:p w14:paraId="5E1FE10C" w14:textId="066A7FFB" w:rsidR="00F85E0A" w:rsidRPr="00F85E0A" w:rsidRDefault="0014481A" w:rsidP="00F85E0A">
      <w:pPr>
        <w:pStyle w:val="EndNoteBibliography"/>
        <w:ind w:left="720" w:hanging="720"/>
      </w:pPr>
      <w:bookmarkStart w:id="72" w:name="_ENREF_51"/>
      <w:r>
        <w:t>6</w:t>
      </w:r>
      <w:r w:rsidR="00F85E0A" w:rsidRPr="00F85E0A">
        <w:t>1.</w:t>
      </w:r>
      <w:r w:rsidR="00F85E0A" w:rsidRPr="00F85E0A">
        <w:tab/>
        <w:t xml:space="preserve">Tan HY, Wang N, Man K, Tsao SW, Che CM, Feng Y: </w:t>
      </w:r>
      <w:r w:rsidR="00F85E0A" w:rsidRPr="00F85E0A">
        <w:rPr>
          <w:b/>
        </w:rPr>
        <w:t>Autophagy-induced RelB/p52 activation mediates tumour-associated macrophage repolarisation and suppression of hepatocellular carcinoma by natural compound baicalin</w:t>
      </w:r>
      <w:r w:rsidR="00F85E0A" w:rsidRPr="00F85E0A">
        <w:t xml:space="preserve">. </w:t>
      </w:r>
      <w:r w:rsidR="00F85E0A" w:rsidRPr="00F85E0A">
        <w:rPr>
          <w:i/>
        </w:rPr>
        <w:t xml:space="preserve">Cell death &amp; disease </w:t>
      </w:r>
      <w:r w:rsidR="00F85E0A" w:rsidRPr="00F85E0A">
        <w:t xml:space="preserve">2015, </w:t>
      </w:r>
      <w:r w:rsidR="00F85E0A" w:rsidRPr="00F85E0A">
        <w:rPr>
          <w:b/>
        </w:rPr>
        <w:t>6</w:t>
      </w:r>
      <w:r w:rsidR="00F85E0A" w:rsidRPr="00F85E0A">
        <w:t>:e1942.</w:t>
      </w:r>
      <w:bookmarkEnd w:id="72"/>
    </w:p>
    <w:p w14:paraId="08097D34" w14:textId="5E1B606B" w:rsidR="00F85E0A" w:rsidRPr="00F85E0A" w:rsidRDefault="0014481A" w:rsidP="00F85E0A">
      <w:pPr>
        <w:pStyle w:val="EndNoteBibliography"/>
        <w:ind w:left="720" w:hanging="720"/>
      </w:pPr>
      <w:bookmarkStart w:id="73" w:name="_ENREF_52"/>
      <w:r>
        <w:t>6</w:t>
      </w:r>
      <w:r w:rsidR="00F85E0A" w:rsidRPr="00F85E0A">
        <w:t>2.</w:t>
      </w:r>
      <w:r w:rsidR="00F85E0A" w:rsidRPr="00F85E0A">
        <w:tab/>
        <w:t>Tsuboki J, Fujiwara Y, Horlad H, Shiraishi D, Nohara T, Tayama S, Motohara T, Saito Y, Ikeda T, Takaishi K</w:t>
      </w:r>
      <w:r w:rsidR="00F85E0A" w:rsidRPr="00F85E0A">
        <w:rPr>
          <w:i/>
        </w:rPr>
        <w:t xml:space="preserve"> et al</w:t>
      </w:r>
      <w:r w:rsidR="00F85E0A" w:rsidRPr="00F85E0A">
        <w:t xml:space="preserve">: </w:t>
      </w:r>
      <w:r w:rsidR="00F85E0A" w:rsidRPr="00F85E0A">
        <w:rPr>
          <w:b/>
        </w:rPr>
        <w:t>Onionin A inhibits ovarian cancer progression by suppressing cancer cell proliferation and the protumour function of macrophages</w:t>
      </w:r>
      <w:r w:rsidR="00F85E0A" w:rsidRPr="00F85E0A">
        <w:t xml:space="preserve">. </w:t>
      </w:r>
      <w:r w:rsidR="00F85E0A" w:rsidRPr="00F85E0A">
        <w:rPr>
          <w:i/>
        </w:rPr>
        <w:t xml:space="preserve">Scientific reports </w:t>
      </w:r>
      <w:r w:rsidR="00F85E0A" w:rsidRPr="00F85E0A">
        <w:t xml:space="preserve">2016, </w:t>
      </w:r>
      <w:r w:rsidR="00F85E0A" w:rsidRPr="00F85E0A">
        <w:rPr>
          <w:b/>
        </w:rPr>
        <w:t>6</w:t>
      </w:r>
      <w:r w:rsidR="00F85E0A" w:rsidRPr="00F85E0A">
        <w:t>:29588.</w:t>
      </w:r>
      <w:bookmarkEnd w:id="73"/>
    </w:p>
    <w:p w14:paraId="6F14E052" w14:textId="3EAF3A78" w:rsidR="009C6752" w:rsidRDefault="000F6E3F">
      <w:pPr>
        <w:spacing w:line="360" w:lineRule="auto"/>
        <w:ind w:left="480" w:hangingChars="200" w:hanging="480"/>
        <w:rPr>
          <w:szCs w:val="24"/>
        </w:rPr>
      </w:pPr>
      <w:r>
        <w:rPr>
          <w:szCs w:val="24"/>
        </w:rPr>
        <w:fldChar w:fldCharType="end"/>
      </w:r>
    </w:p>
    <w:sectPr w:rsidR="009C6752" w:rsidSect="00A40EF3">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24A0B" w14:textId="77777777" w:rsidR="0089296F" w:rsidRDefault="0089296F" w:rsidP="00A26551">
      <w:r>
        <w:separator/>
      </w:r>
    </w:p>
  </w:endnote>
  <w:endnote w:type="continuationSeparator" w:id="0">
    <w:p w14:paraId="05BEBACD" w14:textId="77777777" w:rsidR="0089296F" w:rsidRDefault="0089296F" w:rsidP="00A265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C96DD" w14:textId="77777777" w:rsidR="0089296F" w:rsidRDefault="0089296F" w:rsidP="00A26551">
      <w:r>
        <w:separator/>
      </w:r>
    </w:p>
  </w:footnote>
  <w:footnote w:type="continuationSeparator" w:id="0">
    <w:p w14:paraId="6F147B4B" w14:textId="77777777" w:rsidR="0089296F" w:rsidRDefault="0089296F" w:rsidP="00A265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F11ED6"/>
    <w:multiLevelType w:val="singleLevel"/>
    <w:tmpl w:val="73F11ED6"/>
    <w:lvl w:ilvl="0">
      <w:start w:val="4"/>
      <w:numFmt w:val="decimal"/>
      <w:suff w:val="space"/>
      <w:lvlText w:val="%1."/>
      <w:lvlJc w:val="left"/>
    </w:lvl>
  </w:abstractNum>
  <w:num w:numId="1" w16cid:durableId="7716313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commondata" w:val="eyJoZGlkIjoiNjc2Y2I4ZTQ1YjAxMzBjM2UzZDZjMGJkY2U3OTQ2NjAifQ=="/>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atps9xtwt9abefp29x2rpo5vfsss0serws&quot;&gt;我的EndNote库&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E9473A"/>
    <w:rsid w:val="00030402"/>
    <w:rsid w:val="00055AC2"/>
    <w:rsid w:val="0007073A"/>
    <w:rsid w:val="000B300B"/>
    <w:rsid w:val="000C3DB7"/>
    <w:rsid w:val="000C5217"/>
    <w:rsid w:val="000D2F16"/>
    <w:rsid w:val="000F6E3F"/>
    <w:rsid w:val="00137FDD"/>
    <w:rsid w:val="0014481A"/>
    <w:rsid w:val="00175376"/>
    <w:rsid w:val="00180BB7"/>
    <w:rsid w:val="001B0587"/>
    <w:rsid w:val="001B0AE4"/>
    <w:rsid w:val="001C2894"/>
    <w:rsid w:val="001E1D57"/>
    <w:rsid w:val="001F160C"/>
    <w:rsid w:val="00216695"/>
    <w:rsid w:val="00245514"/>
    <w:rsid w:val="002761F8"/>
    <w:rsid w:val="00290A42"/>
    <w:rsid w:val="00297A14"/>
    <w:rsid w:val="002A7621"/>
    <w:rsid w:val="002C0886"/>
    <w:rsid w:val="002D6D4A"/>
    <w:rsid w:val="002E5EE8"/>
    <w:rsid w:val="00334FF4"/>
    <w:rsid w:val="00353A41"/>
    <w:rsid w:val="00353AD6"/>
    <w:rsid w:val="00363047"/>
    <w:rsid w:val="00371EA0"/>
    <w:rsid w:val="00374688"/>
    <w:rsid w:val="003817BD"/>
    <w:rsid w:val="003824ED"/>
    <w:rsid w:val="003A3827"/>
    <w:rsid w:val="003E0A3D"/>
    <w:rsid w:val="003E562E"/>
    <w:rsid w:val="004369FD"/>
    <w:rsid w:val="004515F3"/>
    <w:rsid w:val="004A0EE1"/>
    <w:rsid w:val="004B0ACF"/>
    <w:rsid w:val="004B5220"/>
    <w:rsid w:val="00502E92"/>
    <w:rsid w:val="00515D6C"/>
    <w:rsid w:val="00531118"/>
    <w:rsid w:val="00533EDF"/>
    <w:rsid w:val="00592B0D"/>
    <w:rsid w:val="005A2DD6"/>
    <w:rsid w:val="005B3399"/>
    <w:rsid w:val="005C75A0"/>
    <w:rsid w:val="00633FE5"/>
    <w:rsid w:val="006855F3"/>
    <w:rsid w:val="006B043C"/>
    <w:rsid w:val="006D0DC8"/>
    <w:rsid w:val="006E27AC"/>
    <w:rsid w:val="00711CAA"/>
    <w:rsid w:val="00714487"/>
    <w:rsid w:val="0073211C"/>
    <w:rsid w:val="00745815"/>
    <w:rsid w:val="00750481"/>
    <w:rsid w:val="00755D21"/>
    <w:rsid w:val="00763994"/>
    <w:rsid w:val="00771578"/>
    <w:rsid w:val="007848EF"/>
    <w:rsid w:val="00790D82"/>
    <w:rsid w:val="007A64FF"/>
    <w:rsid w:val="008132AA"/>
    <w:rsid w:val="0081562D"/>
    <w:rsid w:val="00885B9E"/>
    <w:rsid w:val="0089296F"/>
    <w:rsid w:val="008A0607"/>
    <w:rsid w:val="008B5224"/>
    <w:rsid w:val="008D2907"/>
    <w:rsid w:val="008D33DC"/>
    <w:rsid w:val="008D6FB4"/>
    <w:rsid w:val="00912EA4"/>
    <w:rsid w:val="00917512"/>
    <w:rsid w:val="00947589"/>
    <w:rsid w:val="00967FCC"/>
    <w:rsid w:val="00976AC9"/>
    <w:rsid w:val="00991DD5"/>
    <w:rsid w:val="009A0974"/>
    <w:rsid w:val="009B70D7"/>
    <w:rsid w:val="009C6752"/>
    <w:rsid w:val="009D01F7"/>
    <w:rsid w:val="00A14CCE"/>
    <w:rsid w:val="00A26551"/>
    <w:rsid w:val="00A344E8"/>
    <w:rsid w:val="00A40EF3"/>
    <w:rsid w:val="00A47A12"/>
    <w:rsid w:val="00A92549"/>
    <w:rsid w:val="00AB4C40"/>
    <w:rsid w:val="00AD59DC"/>
    <w:rsid w:val="00AE0F3D"/>
    <w:rsid w:val="00AF7547"/>
    <w:rsid w:val="00B000F2"/>
    <w:rsid w:val="00B33AF9"/>
    <w:rsid w:val="00B64E3D"/>
    <w:rsid w:val="00BC1427"/>
    <w:rsid w:val="00C018DC"/>
    <w:rsid w:val="00C20326"/>
    <w:rsid w:val="00C364A6"/>
    <w:rsid w:val="00C368B8"/>
    <w:rsid w:val="00C5296A"/>
    <w:rsid w:val="00C562DE"/>
    <w:rsid w:val="00C661DF"/>
    <w:rsid w:val="00C66FC8"/>
    <w:rsid w:val="00C707B8"/>
    <w:rsid w:val="00C94822"/>
    <w:rsid w:val="00C9792E"/>
    <w:rsid w:val="00CA4A59"/>
    <w:rsid w:val="00CC5B52"/>
    <w:rsid w:val="00D0460D"/>
    <w:rsid w:val="00D51DD6"/>
    <w:rsid w:val="00D90DFA"/>
    <w:rsid w:val="00D917C6"/>
    <w:rsid w:val="00D9398C"/>
    <w:rsid w:val="00DA0290"/>
    <w:rsid w:val="00DC3D3B"/>
    <w:rsid w:val="00DD28A8"/>
    <w:rsid w:val="00DE1DC3"/>
    <w:rsid w:val="00DE4A2E"/>
    <w:rsid w:val="00E07553"/>
    <w:rsid w:val="00E247DD"/>
    <w:rsid w:val="00E438E0"/>
    <w:rsid w:val="00E85AE1"/>
    <w:rsid w:val="00E86088"/>
    <w:rsid w:val="00E9473A"/>
    <w:rsid w:val="00EC2A9E"/>
    <w:rsid w:val="00EE1637"/>
    <w:rsid w:val="00EF28E3"/>
    <w:rsid w:val="00F039AA"/>
    <w:rsid w:val="00F1305B"/>
    <w:rsid w:val="00F16B7E"/>
    <w:rsid w:val="00F41AB5"/>
    <w:rsid w:val="00F53B60"/>
    <w:rsid w:val="00F63139"/>
    <w:rsid w:val="00F72377"/>
    <w:rsid w:val="00F804DF"/>
    <w:rsid w:val="00F85E0A"/>
    <w:rsid w:val="00F960DA"/>
    <w:rsid w:val="00FC5F51"/>
    <w:rsid w:val="011955C5"/>
    <w:rsid w:val="012F6028"/>
    <w:rsid w:val="01482254"/>
    <w:rsid w:val="018133FF"/>
    <w:rsid w:val="021C6292"/>
    <w:rsid w:val="035C6062"/>
    <w:rsid w:val="03B4688D"/>
    <w:rsid w:val="03BD0338"/>
    <w:rsid w:val="03EC7C9F"/>
    <w:rsid w:val="040A6297"/>
    <w:rsid w:val="04D4275A"/>
    <w:rsid w:val="04E92477"/>
    <w:rsid w:val="05280493"/>
    <w:rsid w:val="06103112"/>
    <w:rsid w:val="065772B0"/>
    <w:rsid w:val="06911A77"/>
    <w:rsid w:val="071B72C1"/>
    <w:rsid w:val="077E0BDC"/>
    <w:rsid w:val="07BF16ED"/>
    <w:rsid w:val="08181E21"/>
    <w:rsid w:val="08535187"/>
    <w:rsid w:val="08990786"/>
    <w:rsid w:val="095F44D0"/>
    <w:rsid w:val="09925368"/>
    <w:rsid w:val="09F83049"/>
    <w:rsid w:val="0A0D32E6"/>
    <w:rsid w:val="0AAC0640"/>
    <w:rsid w:val="0B005469"/>
    <w:rsid w:val="0B1224D1"/>
    <w:rsid w:val="0B68011B"/>
    <w:rsid w:val="0BC1319E"/>
    <w:rsid w:val="0C6F5EEF"/>
    <w:rsid w:val="0C9920F0"/>
    <w:rsid w:val="0D165EE0"/>
    <w:rsid w:val="0D7E36DC"/>
    <w:rsid w:val="0DBC04D7"/>
    <w:rsid w:val="0F5660FF"/>
    <w:rsid w:val="0FA070C2"/>
    <w:rsid w:val="107A4C82"/>
    <w:rsid w:val="10BB53FF"/>
    <w:rsid w:val="10BD7485"/>
    <w:rsid w:val="1178761E"/>
    <w:rsid w:val="119D2C66"/>
    <w:rsid w:val="11B91F74"/>
    <w:rsid w:val="11E400B4"/>
    <w:rsid w:val="12365138"/>
    <w:rsid w:val="13CA5182"/>
    <w:rsid w:val="14891B03"/>
    <w:rsid w:val="14F3111F"/>
    <w:rsid w:val="157709B0"/>
    <w:rsid w:val="16300728"/>
    <w:rsid w:val="166B4467"/>
    <w:rsid w:val="16D9538A"/>
    <w:rsid w:val="177846D8"/>
    <w:rsid w:val="17A93883"/>
    <w:rsid w:val="181D2952"/>
    <w:rsid w:val="186049D2"/>
    <w:rsid w:val="18AF74E5"/>
    <w:rsid w:val="18DA68F2"/>
    <w:rsid w:val="19800A63"/>
    <w:rsid w:val="198C2773"/>
    <w:rsid w:val="19D2505F"/>
    <w:rsid w:val="1A5F105C"/>
    <w:rsid w:val="1B292600"/>
    <w:rsid w:val="1C49566C"/>
    <w:rsid w:val="1C500E04"/>
    <w:rsid w:val="1C7A0F4E"/>
    <w:rsid w:val="1D3C228C"/>
    <w:rsid w:val="1EA05AFE"/>
    <w:rsid w:val="1EC72883"/>
    <w:rsid w:val="1F9900FB"/>
    <w:rsid w:val="21A51EC6"/>
    <w:rsid w:val="21B41F35"/>
    <w:rsid w:val="22573452"/>
    <w:rsid w:val="22D33951"/>
    <w:rsid w:val="24287A50"/>
    <w:rsid w:val="24896F9C"/>
    <w:rsid w:val="24BF3C18"/>
    <w:rsid w:val="24CF32FF"/>
    <w:rsid w:val="25242900"/>
    <w:rsid w:val="25482D52"/>
    <w:rsid w:val="25D1078D"/>
    <w:rsid w:val="26D47358"/>
    <w:rsid w:val="27603EA8"/>
    <w:rsid w:val="280546DA"/>
    <w:rsid w:val="282B38D4"/>
    <w:rsid w:val="290D4101"/>
    <w:rsid w:val="29845486"/>
    <w:rsid w:val="29B726F0"/>
    <w:rsid w:val="29C453A7"/>
    <w:rsid w:val="2A505BBC"/>
    <w:rsid w:val="2B4A7790"/>
    <w:rsid w:val="2BA226AF"/>
    <w:rsid w:val="2BFE3CB2"/>
    <w:rsid w:val="2C244D8A"/>
    <w:rsid w:val="2C532DA0"/>
    <w:rsid w:val="2CEA5E31"/>
    <w:rsid w:val="2DAF753D"/>
    <w:rsid w:val="2DC071FE"/>
    <w:rsid w:val="2DC154FE"/>
    <w:rsid w:val="2E112BAE"/>
    <w:rsid w:val="2F01153B"/>
    <w:rsid w:val="2F0E4A59"/>
    <w:rsid w:val="2F383732"/>
    <w:rsid w:val="2FD57720"/>
    <w:rsid w:val="30113460"/>
    <w:rsid w:val="30C84370"/>
    <w:rsid w:val="325E6DF0"/>
    <w:rsid w:val="32A14D58"/>
    <w:rsid w:val="32C6083E"/>
    <w:rsid w:val="32C874D8"/>
    <w:rsid w:val="32E51832"/>
    <w:rsid w:val="34117FDD"/>
    <w:rsid w:val="3446126F"/>
    <w:rsid w:val="34C62452"/>
    <w:rsid w:val="34CF095C"/>
    <w:rsid w:val="351331F9"/>
    <w:rsid w:val="36D80A21"/>
    <w:rsid w:val="36F9035E"/>
    <w:rsid w:val="378816EF"/>
    <w:rsid w:val="381F0910"/>
    <w:rsid w:val="388A2DDB"/>
    <w:rsid w:val="389F75FE"/>
    <w:rsid w:val="38A320EF"/>
    <w:rsid w:val="38EF24BC"/>
    <w:rsid w:val="39261FCD"/>
    <w:rsid w:val="39F52FDB"/>
    <w:rsid w:val="3A1348E1"/>
    <w:rsid w:val="3A5D7130"/>
    <w:rsid w:val="3A91588D"/>
    <w:rsid w:val="3AD038A8"/>
    <w:rsid w:val="3B345AAB"/>
    <w:rsid w:val="3B3A1CDA"/>
    <w:rsid w:val="3B494C2A"/>
    <w:rsid w:val="3B861EE2"/>
    <w:rsid w:val="3B8F1FDF"/>
    <w:rsid w:val="3BA05455"/>
    <w:rsid w:val="3BA373A8"/>
    <w:rsid w:val="3C761E16"/>
    <w:rsid w:val="3DBA5773"/>
    <w:rsid w:val="3E624571"/>
    <w:rsid w:val="3FA847A5"/>
    <w:rsid w:val="403E6BF4"/>
    <w:rsid w:val="40C44AFE"/>
    <w:rsid w:val="41350BBA"/>
    <w:rsid w:val="41890A39"/>
    <w:rsid w:val="419C02FF"/>
    <w:rsid w:val="41D36625"/>
    <w:rsid w:val="431A57FB"/>
    <w:rsid w:val="4323451C"/>
    <w:rsid w:val="435A402D"/>
    <w:rsid w:val="43AB16D9"/>
    <w:rsid w:val="449F58B8"/>
    <w:rsid w:val="47B15A25"/>
    <w:rsid w:val="47E2201F"/>
    <w:rsid w:val="48E761F0"/>
    <w:rsid w:val="49C61623"/>
    <w:rsid w:val="4A503956"/>
    <w:rsid w:val="4A50714D"/>
    <w:rsid w:val="4A607445"/>
    <w:rsid w:val="4A631398"/>
    <w:rsid w:val="4B310C69"/>
    <w:rsid w:val="4B3E2640"/>
    <w:rsid w:val="4C105929"/>
    <w:rsid w:val="4CA63DE7"/>
    <w:rsid w:val="4E5C3385"/>
    <w:rsid w:val="4ED03489"/>
    <w:rsid w:val="4F2D7059"/>
    <w:rsid w:val="4FC37445"/>
    <w:rsid w:val="4FCF212F"/>
    <w:rsid w:val="50785E20"/>
    <w:rsid w:val="50B92583"/>
    <w:rsid w:val="50FC4EA8"/>
    <w:rsid w:val="513E4D75"/>
    <w:rsid w:val="51616E44"/>
    <w:rsid w:val="51962A73"/>
    <w:rsid w:val="52A61A33"/>
    <w:rsid w:val="52C104DE"/>
    <w:rsid w:val="53CA0019"/>
    <w:rsid w:val="5434276E"/>
    <w:rsid w:val="547528A1"/>
    <w:rsid w:val="549B6A88"/>
    <w:rsid w:val="54AC3115"/>
    <w:rsid w:val="55C061A9"/>
    <w:rsid w:val="560A3631"/>
    <w:rsid w:val="56816FF2"/>
    <w:rsid w:val="56BB0041"/>
    <w:rsid w:val="56DA5E47"/>
    <w:rsid w:val="573B2011"/>
    <w:rsid w:val="58343AE4"/>
    <w:rsid w:val="586C30BF"/>
    <w:rsid w:val="58902C58"/>
    <w:rsid w:val="595E3799"/>
    <w:rsid w:val="598F3A95"/>
    <w:rsid w:val="59FA33A8"/>
    <w:rsid w:val="5B331BD4"/>
    <w:rsid w:val="5B650312"/>
    <w:rsid w:val="5BD25782"/>
    <w:rsid w:val="5CE9292E"/>
    <w:rsid w:val="5D455089"/>
    <w:rsid w:val="5D732E43"/>
    <w:rsid w:val="5D855F42"/>
    <w:rsid w:val="5DE74E6C"/>
    <w:rsid w:val="5F784D70"/>
    <w:rsid w:val="5FF20BE3"/>
    <w:rsid w:val="60F1691C"/>
    <w:rsid w:val="60F44CBD"/>
    <w:rsid w:val="621A4BF4"/>
    <w:rsid w:val="628E2720"/>
    <w:rsid w:val="62CD00E9"/>
    <w:rsid w:val="62FC29CC"/>
    <w:rsid w:val="6473702C"/>
    <w:rsid w:val="64CF7271"/>
    <w:rsid w:val="655232BF"/>
    <w:rsid w:val="65560EF6"/>
    <w:rsid w:val="65C46E98"/>
    <w:rsid w:val="672D630D"/>
    <w:rsid w:val="67662C42"/>
    <w:rsid w:val="677D333A"/>
    <w:rsid w:val="68353276"/>
    <w:rsid w:val="68F47BF7"/>
    <w:rsid w:val="69BE3553"/>
    <w:rsid w:val="69CD7925"/>
    <w:rsid w:val="69DC26B1"/>
    <w:rsid w:val="6A286A38"/>
    <w:rsid w:val="6A4F6E29"/>
    <w:rsid w:val="6A742471"/>
    <w:rsid w:val="6AB16E28"/>
    <w:rsid w:val="6B382482"/>
    <w:rsid w:val="6B674B73"/>
    <w:rsid w:val="6B7675C1"/>
    <w:rsid w:val="6BD83335"/>
    <w:rsid w:val="6CDB65B5"/>
    <w:rsid w:val="6CE55E74"/>
    <w:rsid w:val="6D437B8A"/>
    <w:rsid w:val="6EC03A0B"/>
    <w:rsid w:val="70334C37"/>
    <w:rsid w:val="7119633D"/>
    <w:rsid w:val="71266FB1"/>
    <w:rsid w:val="71983564"/>
    <w:rsid w:val="71C32FA0"/>
    <w:rsid w:val="72662FF9"/>
    <w:rsid w:val="72F85FEB"/>
    <w:rsid w:val="737A5CB5"/>
    <w:rsid w:val="73F26870"/>
    <w:rsid w:val="74695ADA"/>
    <w:rsid w:val="74C33453"/>
    <w:rsid w:val="74C94487"/>
    <w:rsid w:val="75AC3A76"/>
    <w:rsid w:val="77996839"/>
    <w:rsid w:val="78A10A94"/>
    <w:rsid w:val="78D0107E"/>
    <w:rsid w:val="7A1D7E42"/>
    <w:rsid w:val="7A6E38A0"/>
    <w:rsid w:val="7A7F0907"/>
    <w:rsid w:val="7AC12D9A"/>
    <w:rsid w:val="7BBA79BE"/>
    <w:rsid w:val="7C163A3E"/>
    <w:rsid w:val="7C75184C"/>
    <w:rsid w:val="7D3F01D0"/>
    <w:rsid w:val="7D756300"/>
    <w:rsid w:val="7D7B252F"/>
    <w:rsid w:val="7D987831"/>
    <w:rsid w:val="7E060918"/>
    <w:rsid w:val="7F3555B1"/>
    <w:rsid w:val="7F631A9D"/>
    <w:rsid w:val="7F6E20C0"/>
    <w:rsid w:val="7F9D45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6DF816"/>
  <w15:docId w15:val="{A197C97F-6D1E-45C0-9142-58DF8A4F6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C6752"/>
    <w:pPr>
      <w:widowControl w:val="0"/>
      <w:jc w:val="both"/>
    </w:pPr>
    <w:rPr>
      <w:kern w:val="2"/>
      <w:sz w:val="24"/>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rsid w:val="009C6752"/>
    <w:pPr>
      <w:jc w:val="left"/>
    </w:pPr>
  </w:style>
  <w:style w:type="paragraph" w:styleId="a5">
    <w:name w:val="footer"/>
    <w:basedOn w:val="a"/>
    <w:link w:val="a6"/>
    <w:uiPriority w:val="99"/>
    <w:unhideWhenUsed/>
    <w:rsid w:val="009C6752"/>
    <w:pPr>
      <w:tabs>
        <w:tab w:val="center" w:pos="4153"/>
        <w:tab w:val="right" w:pos="8306"/>
      </w:tabs>
      <w:snapToGrid w:val="0"/>
      <w:jc w:val="left"/>
    </w:pPr>
    <w:rPr>
      <w:sz w:val="18"/>
      <w:szCs w:val="18"/>
    </w:rPr>
  </w:style>
  <w:style w:type="paragraph" w:styleId="a7">
    <w:name w:val="header"/>
    <w:basedOn w:val="a"/>
    <w:link w:val="a8"/>
    <w:uiPriority w:val="99"/>
    <w:unhideWhenUsed/>
    <w:rsid w:val="009C6752"/>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uiPriority w:val="99"/>
    <w:semiHidden/>
    <w:unhideWhenUsed/>
    <w:rsid w:val="009C6752"/>
    <w:rPr>
      <w:b/>
      <w:bCs/>
    </w:rPr>
  </w:style>
  <w:style w:type="character" w:styleId="ab">
    <w:name w:val="annotation reference"/>
    <w:basedOn w:val="a0"/>
    <w:uiPriority w:val="99"/>
    <w:semiHidden/>
    <w:unhideWhenUsed/>
    <w:rsid w:val="009C6752"/>
    <w:rPr>
      <w:sz w:val="21"/>
      <w:szCs w:val="21"/>
    </w:rPr>
  </w:style>
  <w:style w:type="paragraph" w:styleId="ac">
    <w:name w:val="List Paragraph"/>
    <w:basedOn w:val="a"/>
    <w:uiPriority w:val="34"/>
    <w:qFormat/>
    <w:rsid w:val="009C6752"/>
    <w:pPr>
      <w:ind w:firstLineChars="200" w:firstLine="420"/>
    </w:pPr>
  </w:style>
  <w:style w:type="paragraph" w:customStyle="1" w:styleId="1">
    <w:name w:val="修订1"/>
    <w:hidden/>
    <w:uiPriority w:val="99"/>
    <w:semiHidden/>
    <w:qFormat/>
    <w:rsid w:val="009C6752"/>
    <w:rPr>
      <w:kern w:val="2"/>
      <w:sz w:val="24"/>
      <w:szCs w:val="22"/>
    </w:rPr>
  </w:style>
  <w:style w:type="character" w:customStyle="1" w:styleId="a4">
    <w:name w:val="批注文字 字符"/>
    <w:basedOn w:val="a0"/>
    <w:link w:val="a3"/>
    <w:uiPriority w:val="99"/>
    <w:semiHidden/>
    <w:rsid w:val="009C6752"/>
    <w:rPr>
      <w:rFonts w:ascii="Times New Roman" w:eastAsia="宋体" w:hAnsi="Times New Roman" w:cs="Times New Roman"/>
      <w:sz w:val="24"/>
    </w:rPr>
  </w:style>
  <w:style w:type="character" w:customStyle="1" w:styleId="aa">
    <w:name w:val="批注主题 字符"/>
    <w:basedOn w:val="a4"/>
    <w:link w:val="a9"/>
    <w:uiPriority w:val="99"/>
    <w:semiHidden/>
    <w:rsid w:val="009C6752"/>
    <w:rPr>
      <w:rFonts w:ascii="Times New Roman" w:eastAsia="宋体" w:hAnsi="Times New Roman" w:cs="Times New Roman"/>
      <w:b/>
      <w:bCs/>
      <w:sz w:val="24"/>
    </w:rPr>
  </w:style>
  <w:style w:type="character" w:customStyle="1" w:styleId="a8">
    <w:name w:val="页眉 字符"/>
    <w:basedOn w:val="a0"/>
    <w:link w:val="a7"/>
    <w:uiPriority w:val="99"/>
    <w:qFormat/>
    <w:rsid w:val="009C6752"/>
    <w:rPr>
      <w:rFonts w:ascii="Times New Roman" w:eastAsia="宋体" w:hAnsi="Times New Roman" w:cs="Times New Roman"/>
      <w:sz w:val="18"/>
      <w:szCs w:val="18"/>
    </w:rPr>
  </w:style>
  <w:style w:type="character" w:customStyle="1" w:styleId="a6">
    <w:name w:val="页脚 字符"/>
    <w:basedOn w:val="a0"/>
    <w:link w:val="a5"/>
    <w:uiPriority w:val="99"/>
    <w:rsid w:val="009C6752"/>
    <w:rPr>
      <w:rFonts w:ascii="Times New Roman" w:eastAsia="宋体" w:hAnsi="Times New Roman" w:cs="Times New Roman"/>
      <w:sz w:val="18"/>
      <w:szCs w:val="18"/>
    </w:rPr>
  </w:style>
  <w:style w:type="character" w:customStyle="1" w:styleId="text-dst">
    <w:name w:val="text-dst"/>
    <w:basedOn w:val="a0"/>
    <w:qFormat/>
    <w:rsid w:val="009C6752"/>
  </w:style>
  <w:style w:type="paragraph" w:customStyle="1" w:styleId="2">
    <w:name w:val="修订2"/>
    <w:hidden/>
    <w:uiPriority w:val="99"/>
    <w:semiHidden/>
    <w:rsid w:val="009C6752"/>
    <w:rPr>
      <w:kern w:val="2"/>
      <w:sz w:val="24"/>
      <w:szCs w:val="22"/>
    </w:rPr>
  </w:style>
  <w:style w:type="paragraph" w:styleId="ad">
    <w:name w:val="Balloon Text"/>
    <w:basedOn w:val="a"/>
    <w:link w:val="ae"/>
    <w:uiPriority w:val="99"/>
    <w:semiHidden/>
    <w:unhideWhenUsed/>
    <w:rsid w:val="00371EA0"/>
    <w:rPr>
      <w:sz w:val="18"/>
      <w:szCs w:val="18"/>
    </w:rPr>
  </w:style>
  <w:style w:type="character" w:customStyle="1" w:styleId="ae">
    <w:name w:val="批注框文本 字符"/>
    <w:basedOn w:val="a0"/>
    <w:link w:val="ad"/>
    <w:uiPriority w:val="99"/>
    <w:semiHidden/>
    <w:rsid w:val="00371EA0"/>
    <w:rPr>
      <w:kern w:val="2"/>
      <w:sz w:val="18"/>
      <w:szCs w:val="18"/>
    </w:rPr>
  </w:style>
  <w:style w:type="paragraph" w:customStyle="1" w:styleId="EndNoteBibliographyTitle">
    <w:name w:val="EndNote Bibliography Title"/>
    <w:basedOn w:val="a"/>
    <w:link w:val="EndNoteBibliographyTitleChar"/>
    <w:rsid w:val="00371EA0"/>
    <w:pPr>
      <w:jc w:val="center"/>
    </w:pPr>
    <w:rPr>
      <w:noProof/>
    </w:rPr>
  </w:style>
  <w:style w:type="character" w:customStyle="1" w:styleId="EndNoteBibliographyTitleChar">
    <w:name w:val="EndNote Bibliography Title Char"/>
    <w:basedOn w:val="a0"/>
    <w:link w:val="EndNoteBibliographyTitle"/>
    <w:rsid w:val="00371EA0"/>
    <w:rPr>
      <w:noProof/>
      <w:kern w:val="2"/>
      <w:sz w:val="24"/>
      <w:szCs w:val="22"/>
    </w:rPr>
  </w:style>
  <w:style w:type="paragraph" w:customStyle="1" w:styleId="EndNoteBibliography">
    <w:name w:val="EndNote Bibliography"/>
    <w:basedOn w:val="a"/>
    <w:link w:val="EndNoteBibliographyChar"/>
    <w:rsid w:val="00371EA0"/>
    <w:rPr>
      <w:noProof/>
    </w:rPr>
  </w:style>
  <w:style w:type="character" w:customStyle="1" w:styleId="EndNoteBibliographyChar">
    <w:name w:val="EndNote Bibliography Char"/>
    <w:basedOn w:val="a0"/>
    <w:link w:val="EndNoteBibliography"/>
    <w:rsid w:val="00371EA0"/>
    <w:rPr>
      <w:noProof/>
      <w:kern w:val="2"/>
      <w:sz w:val="24"/>
      <w:szCs w:val="22"/>
    </w:rPr>
  </w:style>
  <w:style w:type="character" w:styleId="af">
    <w:name w:val="Hyperlink"/>
    <w:basedOn w:val="a0"/>
    <w:uiPriority w:val="99"/>
    <w:unhideWhenUsed/>
    <w:rsid w:val="00371EA0"/>
    <w:rPr>
      <w:color w:val="0563C1" w:themeColor="hyperlink"/>
      <w:u w:val="single"/>
    </w:rPr>
  </w:style>
  <w:style w:type="paragraph" w:styleId="af0">
    <w:name w:val="Revision"/>
    <w:hidden/>
    <w:uiPriority w:val="99"/>
    <w:semiHidden/>
    <w:rsid w:val="00A26551"/>
    <w:rPr>
      <w:kern w:val="2"/>
      <w:sz w:val="24"/>
      <w:szCs w:val="22"/>
    </w:rPr>
  </w:style>
  <w:style w:type="character" w:styleId="af1">
    <w:name w:val="line number"/>
    <w:basedOn w:val="a0"/>
    <w:uiPriority w:val="99"/>
    <w:semiHidden/>
    <w:unhideWhenUsed/>
    <w:rsid w:val="00A40EF3"/>
  </w:style>
  <w:style w:type="character" w:styleId="af2">
    <w:name w:val="Emphasis"/>
    <w:basedOn w:val="a0"/>
    <w:uiPriority w:val="20"/>
    <w:qFormat/>
    <w:rsid w:val="00711CAA"/>
    <w:rPr>
      <w:i/>
      <w:iCs/>
    </w:rPr>
  </w:style>
  <w:style w:type="character" w:customStyle="1" w:styleId="ref-title">
    <w:name w:val="ref-title"/>
    <w:basedOn w:val="a0"/>
    <w:rsid w:val="0014481A"/>
  </w:style>
  <w:style w:type="character" w:customStyle="1" w:styleId="ref-journal">
    <w:name w:val="ref-journal"/>
    <w:basedOn w:val="a0"/>
    <w:rsid w:val="0014481A"/>
  </w:style>
  <w:style w:type="character" w:customStyle="1" w:styleId="ref-vol">
    <w:name w:val="ref-vol"/>
    <w:basedOn w:val="a0"/>
    <w:rsid w:val="0014481A"/>
  </w:style>
  <w:style w:type="character" w:customStyle="1" w:styleId="mixed-citation">
    <w:name w:val="mixed-citation"/>
    <w:basedOn w:val="a0"/>
    <w:rsid w:val="00F130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40EA6-2854-4BDE-87FD-7EA59E470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1</TotalTime>
  <Pages>14</Pages>
  <Words>8338</Words>
  <Characters>47527</Characters>
  <Application>Microsoft Office Word</Application>
  <DocSecurity>0</DocSecurity>
  <Lines>396</Lines>
  <Paragraphs>111</Paragraphs>
  <ScaleCrop>false</ScaleCrop>
  <Company/>
  <LinksUpToDate>false</LinksUpToDate>
  <CharactersWithSpaces>55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yiran</dc:creator>
  <cp:lastModifiedBy>chen yueqi</cp:lastModifiedBy>
  <cp:revision>47</cp:revision>
  <dcterms:created xsi:type="dcterms:W3CDTF">2022-06-09T10:54:00Z</dcterms:created>
  <dcterms:modified xsi:type="dcterms:W3CDTF">2022-08-27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30</vt:lpwstr>
  </property>
  <property fmtid="{D5CDD505-2E9C-101B-9397-08002B2CF9AE}" pid="3" name="ICV">
    <vt:lpwstr>EAA6C20E08B440D295553FDE411AE5DC</vt:lpwstr>
  </property>
</Properties>
</file>